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380073454"/>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A4AFB" w:rsidP="003A4AFB">
      <w:pPr>
        <w:pStyle w:val="NoSpacing"/>
        <w:jc w:val="center"/>
      </w:pPr>
      <w:r>
        <w:t>Thesis proposal s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D07BAD" w:rsidP="003A4AFB">
      <w:pPr>
        <w:jc w:val="center"/>
      </w:pPr>
      <w:r>
        <w:t>February</w:t>
      </w:r>
      <w:r w:rsidR="004A13DA">
        <w:t xml:space="preserve"> 2014</w:t>
      </w:r>
    </w:p>
    <w:p w:rsidR="003A4AFB" w:rsidRPr="003A4AFB" w:rsidRDefault="003A4AFB" w:rsidP="003A4AFB">
      <w:pPr>
        <w:pStyle w:val="NoSpacing"/>
        <w:jc w:val="center"/>
      </w:pPr>
      <w:r w:rsidRPr="003A4AFB">
        <w:t>© Massachuse</w:t>
      </w:r>
      <w:r w:rsidR="004A13DA">
        <w:t>tts Institute of Technology 2014</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B153A7" w:rsidRDefault="00B153A7" w:rsidP="00B153A7">
      <w:pPr>
        <w:pStyle w:val="Heading1"/>
      </w:pPr>
      <w:bookmarkStart w:id="1" w:name="_Toc380073455"/>
      <w:r>
        <w:lastRenderedPageBreak/>
        <w:t>Executive Summary</w:t>
      </w:r>
      <w:bookmarkEnd w:id="1"/>
    </w:p>
    <w:p w:rsidR="00155B89" w:rsidRDefault="007D525F" w:rsidP="00155B89">
      <w:r>
        <w:t xml:space="preserve">Humans </w:t>
      </w:r>
      <w:r w:rsidR="0003363C">
        <w:t>have dreamt for many years of going</w:t>
      </w:r>
      <w:r>
        <w:t xml:space="preserve"> beyond our physical capabilities. We have dreamt </w:t>
      </w:r>
      <w:r w:rsidR="0003363C">
        <w:t>of</w:t>
      </w:r>
      <w:r>
        <w:t xml:space="preserve"> flying, breathing underwater, exploring space or simply moving as fast as possible. All </w:t>
      </w:r>
      <w:r w:rsidR="0003363C">
        <w:t xml:space="preserve">of </w:t>
      </w:r>
      <w:r>
        <w:t xml:space="preserve">these dreams have been </w:t>
      </w:r>
      <w:r w:rsidR="0003363C">
        <w:t>made possible</w:t>
      </w:r>
      <w:r>
        <w:t xml:space="preserve"> through </w:t>
      </w:r>
      <w:r w:rsidR="0003363C">
        <w:t>the</w:t>
      </w:r>
      <w:r>
        <w:t xml:space="preserve"> use of technology and our understanding of the physical world </w:t>
      </w:r>
      <w:r w:rsidR="000F0DA5">
        <w:t>a</w:t>
      </w:r>
      <w:r w:rsidR="00BB7A2B">
        <w:t>round</w:t>
      </w:r>
      <w:r>
        <w:t xml:space="preserve"> us.</w:t>
      </w:r>
      <w:r w:rsidR="0003363C">
        <w:t xml:space="preserve"> We have also dreamt of </w:t>
      </w:r>
      <w:r w:rsidR="00DC2243">
        <w:t xml:space="preserve">augmenting our senses. </w:t>
      </w:r>
      <w:r w:rsidR="0003363C">
        <w:t>In p</w:t>
      </w:r>
      <w:r w:rsidR="00DC2243">
        <w:t>opular culture</w:t>
      </w:r>
      <w:r w:rsidR="0003363C">
        <w:t>, we create</w:t>
      </w:r>
      <w:r w:rsidR="00DC2243">
        <w:t xml:space="preserve"> characters </w:t>
      </w:r>
      <w:proofErr w:type="gramStart"/>
      <w:r w:rsidR="0003363C">
        <w:t>who</w:t>
      </w:r>
      <w:proofErr w:type="gramEnd"/>
      <w:r w:rsidR="0003363C">
        <w:t xml:space="preserve"> are</w:t>
      </w:r>
      <w:r w:rsidR="00DC2243">
        <w:t xml:space="preserve"> able to see through walls, feel the presence of danger, use echolocation or sense the emotional state of others.</w:t>
      </w:r>
      <w:r w:rsidR="003A7EF3" w:rsidRPr="003A7EF3">
        <w:t xml:space="preserve"> </w:t>
      </w:r>
      <w:r w:rsidR="0003363C">
        <w:t xml:space="preserve">Technology has already given us the tools to make most of these dreams a reality. Furthermore, </w:t>
      </w:r>
      <w:r w:rsidR="003A7EF3">
        <w:t>mobile technology has made it possible for humans to use sensors as a ubiquitous just-in-time source of information.</w:t>
      </w:r>
      <w:r w:rsidR="005E366C" w:rsidRPr="005E366C">
        <w:t xml:space="preserve"> </w:t>
      </w:r>
      <w:r w:rsidR="000F0DA5">
        <w:t xml:space="preserve">This ability to access digital information from anywhere at any time is the main value of mobile devices. </w:t>
      </w:r>
      <w:r w:rsidR="005E366C">
        <w:t xml:space="preserve">But </w:t>
      </w:r>
      <w:r w:rsidR="000F0DA5">
        <w:t xml:space="preserve">interaction with </w:t>
      </w:r>
      <w:r w:rsidR="005E366C">
        <w:t xml:space="preserve">mobile </w:t>
      </w:r>
      <w:r w:rsidR="000F0DA5">
        <w:t>devices</w:t>
      </w:r>
      <w:r w:rsidR="005E366C">
        <w:t xml:space="preserve"> relies </w:t>
      </w:r>
      <w:r w:rsidR="001349DB">
        <w:t xml:space="preserve">heavily </w:t>
      </w:r>
      <w:r w:rsidR="005E366C">
        <w:t>on transmitting information visually</w:t>
      </w:r>
      <w:r w:rsidR="0003363C">
        <w:t>,</w:t>
      </w:r>
      <w:r w:rsidR="005E366C">
        <w:t xml:space="preserve"> </w:t>
      </w:r>
      <w:r w:rsidR="0003363C">
        <w:t xml:space="preserve">which demands </w:t>
      </w:r>
      <w:r w:rsidR="005E366C">
        <w:t>a high level of attention from the user.</w:t>
      </w:r>
    </w:p>
    <w:p w:rsidR="003A7EF3" w:rsidRDefault="00DC2243" w:rsidP="003A7EF3">
      <w:r>
        <w:t xml:space="preserve">This </w:t>
      </w:r>
      <w:r w:rsidR="005E366C">
        <w:t xml:space="preserve">thesis </w:t>
      </w:r>
      <w:r w:rsidR="003A7EF3">
        <w:t xml:space="preserve">explores a way of using sensor and mobile technology to create a superhuman sensory experience that feels as natural as possible to the user. </w:t>
      </w:r>
      <w:r w:rsidR="005E366C">
        <w:t xml:space="preserve">I </w:t>
      </w:r>
      <w:r w:rsidR="0003363C">
        <w:t>aim to</w:t>
      </w:r>
      <w:r w:rsidR="005E366C">
        <w:t xml:space="preserve"> develop a new p</w:t>
      </w:r>
      <w:r w:rsidR="0003363C">
        <w:t>aradigm of interaction between</w:t>
      </w:r>
      <w:r w:rsidR="005E366C">
        <w:t xml:space="preserve"> user</w:t>
      </w:r>
      <w:r w:rsidR="0003363C">
        <w:t>s</w:t>
      </w:r>
      <w:r w:rsidR="005E366C">
        <w:t xml:space="preserve"> and the</w:t>
      </w:r>
      <w:r w:rsidR="0003363C">
        <w:t>ir</w:t>
      </w:r>
      <w:r w:rsidR="005E366C">
        <w:t xml:space="preserve"> mobile device</w:t>
      </w:r>
      <w:r w:rsidR="0003363C">
        <w:t>s:</w:t>
      </w:r>
      <w:r w:rsidR="005E366C">
        <w:t xml:space="preserve"> </w:t>
      </w:r>
      <w:r w:rsidR="0003363C">
        <w:t>o</w:t>
      </w:r>
      <w:r w:rsidR="005E366C">
        <w:t xml:space="preserve">ne in which the device </w:t>
      </w:r>
      <w:r w:rsidR="006063AD">
        <w:t>acts</w:t>
      </w:r>
      <w:r w:rsidR="005E366C">
        <w:t xml:space="preserve"> </w:t>
      </w:r>
      <w:r w:rsidR="006063AD">
        <w:t>mainly</w:t>
      </w:r>
      <w:r w:rsidR="005E366C">
        <w:t xml:space="preserve"> as the “translat</w:t>
      </w:r>
      <w:r w:rsidR="000F0DA5">
        <w:t xml:space="preserve">or” of information </w:t>
      </w:r>
      <w:r w:rsidR="00A964B1">
        <w:t>while</w:t>
      </w:r>
      <w:r w:rsidR="000F0DA5">
        <w:t xml:space="preserve"> the user</w:t>
      </w:r>
      <w:r w:rsidR="005E366C">
        <w:t>s</w:t>
      </w:r>
      <w:r w:rsidR="0003363C">
        <w:t xml:space="preserve"> interact</w:t>
      </w:r>
      <w:r w:rsidR="005E366C">
        <w:t xml:space="preserve"> directly with the world they are trying to explore.</w:t>
      </w:r>
      <w:r w:rsidR="006063AD">
        <w:t xml:space="preserve"> </w:t>
      </w:r>
      <w:r w:rsidR="0003363C">
        <w:t>This “Digital Synesthesia” can be achieved by using a sensory channel</w:t>
      </w:r>
      <w:r w:rsidR="006063AD">
        <w:t xml:space="preserve"> other than vision to relay the information detected by external sensors</w:t>
      </w:r>
      <w:r w:rsidR="0079355A">
        <w:t xml:space="preserve">. </w:t>
      </w:r>
    </w:p>
    <w:p w:rsidR="00A964B1" w:rsidRDefault="003A21B1" w:rsidP="00A964B1">
      <w:r>
        <w:t xml:space="preserve">Digital Synesthesia refers to the ability to use mobile technology as the conduit between the body and aspects of the world that the </w:t>
      </w:r>
      <w:r w:rsidR="000E7418">
        <w:t xml:space="preserve">human </w:t>
      </w:r>
      <w:r>
        <w:t xml:space="preserve">body is not able to sense. </w:t>
      </w:r>
      <w:r w:rsidR="005604F7">
        <w:t>It will connect</w:t>
      </w:r>
      <w:r w:rsidR="001349DB">
        <w:t xml:space="preserve"> modern sensing technology </w:t>
      </w:r>
      <w:r w:rsidR="005604F7">
        <w:t>with</w:t>
      </w:r>
      <w:r w:rsidR="001349DB">
        <w:t xml:space="preserve"> the brain’s interpretation of external data. </w:t>
      </w:r>
      <w:r w:rsidR="005604F7">
        <w:t>I will show that by using</w:t>
      </w:r>
      <w:r w:rsidR="001349DB">
        <w:t xml:space="preserve"> </w:t>
      </w:r>
      <w:r w:rsidR="005604F7">
        <w:t>natural</w:t>
      </w:r>
      <w:r w:rsidR="001349DB">
        <w:t xml:space="preserve"> sensory </w:t>
      </w:r>
      <w:r w:rsidR="005604F7">
        <w:t>channels</w:t>
      </w:r>
      <w:r w:rsidR="001349DB">
        <w:t xml:space="preserve"> to represent information </w:t>
      </w:r>
      <w:r w:rsidR="005604F7">
        <w:t>beyond human perception</w:t>
      </w:r>
      <w:r w:rsidR="001349DB">
        <w:t xml:space="preserve">, the brain will be able to interpret and assimilate the new </w:t>
      </w:r>
      <w:r w:rsidR="001349DB" w:rsidRPr="001349DB">
        <w:t>stimulation as a new sense</w:t>
      </w:r>
      <w:r w:rsidR="001536F4">
        <w:t>.</w:t>
      </w:r>
      <w:r w:rsidR="001536F4" w:rsidRPr="001536F4">
        <w:t xml:space="preserve"> </w:t>
      </w:r>
      <w:r w:rsidR="001536F4">
        <w:t xml:space="preserve">Instead of giving the users an absolute value of the </w:t>
      </w:r>
      <w:r w:rsidR="001536F4">
        <w:t>information</w:t>
      </w:r>
      <w:r w:rsidR="001536F4">
        <w:t xml:space="preserve"> being detected, </w:t>
      </w:r>
      <w:r w:rsidR="001536F4">
        <w:t>the users</w:t>
      </w:r>
      <w:r w:rsidR="001536F4">
        <w:t xml:space="preserve"> will feel this translation on their bodies</w:t>
      </w:r>
      <w:r w:rsidR="001349DB" w:rsidRPr="001349DB">
        <w:t xml:space="preserve">. </w:t>
      </w:r>
      <w:r w:rsidRPr="001349DB">
        <w:t>This will allow each user to fi</w:t>
      </w:r>
      <w:r w:rsidR="001536F4">
        <w:t>nd a personal meaning for the</w:t>
      </w:r>
      <w:r w:rsidRPr="001349DB">
        <w:t xml:space="preserve"> information that they are experiencing and </w:t>
      </w:r>
      <w:r w:rsidR="00C56598" w:rsidRPr="001349DB">
        <w:t>interpret it in a unique way.</w:t>
      </w:r>
      <w:r w:rsidR="00F37929" w:rsidRPr="001349DB">
        <w:t xml:space="preserve"> </w:t>
      </w:r>
      <w:r w:rsidR="0021172E">
        <w:t>By spreading out the interaction across more senses, the experience will feel more natural and thus allow the</w:t>
      </w:r>
      <w:r w:rsidR="001536F4" w:rsidRPr="001349DB">
        <w:t xml:space="preserve"> users </w:t>
      </w:r>
      <w:r w:rsidR="0021172E">
        <w:t>to</w:t>
      </w:r>
      <w:r w:rsidR="001536F4" w:rsidRPr="001349DB">
        <w:t xml:space="preserve"> more easily divide their attention between concurrent tasks.</w:t>
      </w:r>
      <w:r w:rsidR="001536F4">
        <w:t xml:space="preserve"> </w:t>
      </w:r>
      <w:r w:rsidR="0021172E">
        <w:t xml:space="preserve">Thus, </w:t>
      </w:r>
      <w:r w:rsidR="001536F4">
        <w:t>Digital Synesthesia</w:t>
      </w:r>
      <w:r w:rsidR="00F37929" w:rsidRPr="001349DB">
        <w:t xml:space="preserve"> </w:t>
      </w:r>
      <w:r w:rsidR="0021172E">
        <w:t>creates a</w:t>
      </w:r>
      <w:r w:rsidR="00F37929" w:rsidRPr="001349DB">
        <w:t xml:space="preserve"> richer</w:t>
      </w:r>
      <w:r w:rsidR="001536F4">
        <w:t>,</w:t>
      </w:r>
      <w:r w:rsidR="00F37929" w:rsidRPr="001349DB">
        <w:t xml:space="preserve"> more immersive experience.</w:t>
      </w:r>
      <w:r w:rsidR="00A964B1" w:rsidRPr="001349DB">
        <w:t xml:space="preserve"> </w:t>
      </w:r>
    </w:p>
    <w:p w:rsidR="00C41BC5" w:rsidRDefault="00F37929" w:rsidP="00FD4F92">
      <w:r>
        <w:t xml:space="preserve">The related work falls mostly </w:t>
      </w:r>
      <w:r w:rsidR="00D1636F">
        <w:t>into two categories, those that replace a non-working sense with another</w:t>
      </w:r>
      <w:r w:rsidR="0021172E">
        <w:t>,</w:t>
      </w:r>
      <w:r w:rsidR="00D1636F">
        <w:t xml:space="preserve"> and those that give the user a completely new sense.</w:t>
      </w:r>
      <w:r w:rsidR="0079355A">
        <w:t xml:space="preserve"> </w:t>
      </w:r>
      <w:r w:rsidR="00D03080">
        <w:t xml:space="preserve">The results of these projects have proved that there is a great opportunity in using senses other than vision or hearing. </w:t>
      </w:r>
      <w:r w:rsidR="0021172E">
        <w:t>They have a</w:t>
      </w:r>
      <w:r w:rsidR="00D03080">
        <w:t>lso demonstrated the plasticity of the brain in interpreting information when received through different senses.</w:t>
      </w:r>
      <w:r w:rsidR="00C41BC5">
        <w:t xml:space="preserve"> This thesis will go further by building on top of these findings and asking how we can use Digital Synesthesia to create a new interface paradigm, one that will allow the user</w:t>
      </w:r>
      <w:r w:rsidR="0021172E">
        <w:t>s</w:t>
      </w:r>
      <w:r w:rsidR="00C41BC5">
        <w:t xml:space="preserve"> to interact directly with the world and not </w:t>
      </w:r>
      <w:r w:rsidR="00D8769F">
        <w:t>with</w:t>
      </w:r>
      <w:r w:rsidR="00C41BC5">
        <w:t xml:space="preserve"> the mobile device. </w:t>
      </w:r>
      <w:r w:rsidR="001349DB">
        <w:t xml:space="preserve">Since we </w:t>
      </w:r>
      <w:r w:rsidR="001349DB">
        <w:lastRenderedPageBreak/>
        <w:t xml:space="preserve">understand our </w:t>
      </w:r>
      <w:r w:rsidR="0021172E">
        <w:t xml:space="preserve">environment through </w:t>
      </w:r>
      <w:r w:rsidR="001349DB">
        <w:t xml:space="preserve">our senses, having new sensory experiences </w:t>
      </w:r>
      <w:r w:rsidR="00C41BC5">
        <w:t>will grant users a richer understanding of the world as they explore their new sensory capabilities.</w:t>
      </w:r>
    </w:p>
    <w:p w:rsidR="00424FAF" w:rsidRDefault="00424FAF" w:rsidP="007657A7">
      <w:r>
        <w:t xml:space="preserve">The evaluation of this work will be done by conducting a series of </w:t>
      </w:r>
      <w:r w:rsidR="0021172E">
        <w:t>studies</w:t>
      </w:r>
      <w:r>
        <w:t xml:space="preserve"> </w:t>
      </w:r>
      <w:r w:rsidR="0021172E">
        <w:t>in which</w:t>
      </w:r>
      <w:r>
        <w:t xml:space="preserve"> users will wear devices that generate </w:t>
      </w:r>
      <w:r w:rsidR="0021172E">
        <w:t>new</w:t>
      </w:r>
      <w:r>
        <w:t xml:space="preserve"> sensory feedback loops. </w:t>
      </w:r>
      <w:r w:rsidR="0021172E">
        <w:t>In these studies</w:t>
      </w:r>
      <w:r w:rsidR="007657A7">
        <w:t>,</w:t>
      </w:r>
      <w:r w:rsidR="0021172E">
        <w:t xml:space="preserve"> the subjects will be </w:t>
      </w:r>
      <w:r w:rsidR="007657A7">
        <w:t xml:space="preserve">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w:t>
      </w:r>
      <w:r w:rsidR="007657A7">
        <w:t>qualitative result will be obtained from discussion with the subjects about the</w:t>
      </w:r>
      <w:r w:rsidR="007657A7">
        <w:t xml:space="preserve"> wearable technology and the experience in general.</w:t>
      </w:r>
    </w:p>
    <w:p w:rsidR="00C71192" w:rsidRDefault="00C71192" w:rsidP="00C71192">
      <w:pPr>
        <w:pStyle w:val="Heading3"/>
      </w:pPr>
      <w:bookmarkStart w:id="2" w:name="_Toc380073456"/>
      <w:r>
        <w:t>Future Projection</w:t>
      </w:r>
      <w:bookmarkEnd w:id="2"/>
    </w:p>
    <w:p w:rsidR="0072574B" w:rsidRDefault="0072574B" w:rsidP="0072574B">
      <w:r>
        <w:t>Many</w:t>
      </w:r>
      <w:r>
        <w:t xml:space="preserve"> animals use natural phenomena</w:t>
      </w:r>
      <w:r>
        <w:t xml:space="preserve"> to their advantage every day, such as</w:t>
      </w:r>
      <w:r>
        <w:t xml:space="preserve"> </w:t>
      </w:r>
      <w:r>
        <w:t xml:space="preserve">sensing </w:t>
      </w:r>
      <w:r>
        <w:t>ultra-violet li</w:t>
      </w:r>
      <w:r>
        <w:t xml:space="preserve">ght to choose the best flowers or sensing </w:t>
      </w:r>
      <w:r>
        <w:t>magnetic fields to find direction. When humans are able to interpret these physical phenomena in a way that is more in tune with their bodies and less of a cognitive inte</w:t>
      </w:r>
      <w:r>
        <w:t>rpretation of quantity, then our</w:t>
      </w:r>
      <w:r>
        <w:t xml:space="preserve"> interaction and general experience in and with the world will change dramatically.</w:t>
      </w:r>
      <w:r>
        <w:t xml:space="preserve"> </w:t>
      </w:r>
      <w:r>
        <w:t xml:space="preserve">By understanding and interpreting </w:t>
      </w:r>
      <w:r>
        <w:t xml:space="preserve">these </w:t>
      </w:r>
      <w:r>
        <w:t xml:space="preserve">natural phenomena, designers of digital synesthetic interfaces </w:t>
      </w:r>
      <w:r>
        <w:t>will be able to</w:t>
      </w:r>
      <w:r>
        <w:t xml:space="preserve"> create new sensory loops </w:t>
      </w:r>
      <w:r>
        <w:t>that</w:t>
      </w:r>
      <w:r>
        <w:t xml:space="preserve"> offer new experiences to the users. </w:t>
      </w:r>
      <w:r w:rsidR="00C71192">
        <w:t xml:space="preserve">Digital Synesthesia </w:t>
      </w:r>
      <w:r w:rsidR="00081FBE">
        <w:t>will</w:t>
      </w:r>
      <w:r w:rsidR="00C71192">
        <w:t xml:space="preserve"> give everyday users the ability to turn senses on and off depending on the experience they </w:t>
      </w:r>
      <w:r w:rsidR="00081FBE">
        <w:t>seek</w:t>
      </w:r>
      <w:r>
        <w:t>.</w:t>
      </w:r>
    </w:p>
    <w:p w:rsidR="00C71192" w:rsidRDefault="00C71192">
      <w: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0624A1"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380073454" w:history="1">
            <w:r w:rsidR="000624A1" w:rsidRPr="006B26E4">
              <w:rPr>
                <w:rStyle w:val="Hyperlink"/>
                <w:noProof/>
              </w:rPr>
              <w:t>Digital Synesthesia: Using Mobile Technology to Interact with Our World</w:t>
            </w:r>
            <w:r w:rsidR="000624A1">
              <w:rPr>
                <w:noProof/>
                <w:webHidden/>
              </w:rPr>
              <w:tab/>
            </w:r>
            <w:r w:rsidR="000624A1">
              <w:rPr>
                <w:noProof/>
                <w:webHidden/>
              </w:rPr>
              <w:fldChar w:fldCharType="begin"/>
            </w:r>
            <w:r w:rsidR="000624A1">
              <w:rPr>
                <w:noProof/>
                <w:webHidden/>
              </w:rPr>
              <w:instrText xml:space="preserve"> PAGEREF _Toc380073454 \h </w:instrText>
            </w:r>
            <w:r w:rsidR="000624A1">
              <w:rPr>
                <w:noProof/>
                <w:webHidden/>
              </w:rPr>
            </w:r>
            <w:r w:rsidR="000624A1">
              <w:rPr>
                <w:noProof/>
                <w:webHidden/>
              </w:rPr>
              <w:fldChar w:fldCharType="separate"/>
            </w:r>
            <w:r w:rsidR="00FD5436">
              <w:rPr>
                <w:noProof/>
                <w:webHidden/>
              </w:rPr>
              <w:t>1</w:t>
            </w:r>
            <w:r w:rsidR="000624A1">
              <w:rPr>
                <w:noProof/>
                <w:webHidden/>
              </w:rPr>
              <w:fldChar w:fldCharType="end"/>
            </w:r>
          </w:hyperlink>
        </w:p>
        <w:p w:rsidR="000624A1" w:rsidRDefault="0003363C">
          <w:pPr>
            <w:pStyle w:val="TOC1"/>
            <w:tabs>
              <w:tab w:val="right" w:leader="dot" w:pos="9350"/>
            </w:tabs>
            <w:rPr>
              <w:noProof/>
              <w:sz w:val="22"/>
              <w:szCs w:val="22"/>
            </w:rPr>
          </w:pPr>
          <w:hyperlink w:anchor="_Toc380073455" w:history="1">
            <w:r w:rsidR="000624A1" w:rsidRPr="006B26E4">
              <w:rPr>
                <w:rStyle w:val="Hyperlink"/>
                <w:noProof/>
              </w:rPr>
              <w:t>Executive Summary</w:t>
            </w:r>
            <w:r w:rsidR="000624A1">
              <w:rPr>
                <w:noProof/>
                <w:webHidden/>
              </w:rPr>
              <w:tab/>
            </w:r>
            <w:r w:rsidR="000624A1">
              <w:rPr>
                <w:noProof/>
                <w:webHidden/>
              </w:rPr>
              <w:fldChar w:fldCharType="begin"/>
            </w:r>
            <w:r w:rsidR="000624A1">
              <w:rPr>
                <w:noProof/>
                <w:webHidden/>
              </w:rPr>
              <w:instrText xml:space="preserve"> PAGEREF _Toc380073455 \h </w:instrText>
            </w:r>
            <w:r w:rsidR="000624A1">
              <w:rPr>
                <w:noProof/>
                <w:webHidden/>
              </w:rPr>
            </w:r>
            <w:r w:rsidR="000624A1">
              <w:rPr>
                <w:noProof/>
                <w:webHidden/>
              </w:rPr>
              <w:fldChar w:fldCharType="separate"/>
            </w:r>
            <w:r w:rsidR="00FD5436">
              <w:rPr>
                <w:noProof/>
                <w:webHidden/>
              </w:rPr>
              <w:t>2</w:t>
            </w:r>
            <w:r w:rsidR="000624A1">
              <w:rPr>
                <w:noProof/>
                <w:webHidden/>
              </w:rPr>
              <w:fldChar w:fldCharType="end"/>
            </w:r>
          </w:hyperlink>
        </w:p>
        <w:p w:rsidR="000624A1" w:rsidRDefault="0003363C">
          <w:pPr>
            <w:pStyle w:val="TOC3"/>
            <w:tabs>
              <w:tab w:val="right" w:leader="dot" w:pos="9350"/>
            </w:tabs>
            <w:rPr>
              <w:noProof/>
              <w:sz w:val="22"/>
              <w:szCs w:val="22"/>
            </w:rPr>
          </w:pPr>
          <w:hyperlink w:anchor="_Toc380073456" w:history="1">
            <w:r w:rsidR="000624A1" w:rsidRPr="006B26E4">
              <w:rPr>
                <w:rStyle w:val="Hyperlink"/>
                <w:noProof/>
              </w:rPr>
              <w:t>Future Projection</w:t>
            </w:r>
            <w:r w:rsidR="000624A1">
              <w:rPr>
                <w:noProof/>
                <w:webHidden/>
              </w:rPr>
              <w:tab/>
            </w:r>
            <w:r w:rsidR="000624A1">
              <w:rPr>
                <w:noProof/>
                <w:webHidden/>
              </w:rPr>
              <w:fldChar w:fldCharType="begin"/>
            </w:r>
            <w:r w:rsidR="000624A1">
              <w:rPr>
                <w:noProof/>
                <w:webHidden/>
              </w:rPr>
              <w:instrText xml:space="preserve"> PAGEREF _Toc380073456 \h </w:instrText>
            </w:r>
            <w:r w:rsidR="000624A1">
              <w:rPr>
                <w:noProof/>
                <w:webHidden/>
              </w:rPr>
            </w:r>
            <w:r w:rsidR="000624A1">
              <w:rPr>
                <w:noProof/>
                <w:webHidden/>
              </w:rPr>
              <w:fldChar w:fldCharType="separate"/>
            </w:r>
            <w:r w:rsidR="00FD5436">
              <w:rPr>
                <w:noProof/>
                <w:webHidden/>
              </w:rPr>
              <w:t>3</w:t>
            </w:r>
            <w:r w:rsidR="000624A1">
              <w:rPr>
                <w:noProof/>
                <w:webHidden/>
              </w:rPr>
              <w:fldChar w:fldCharType="end"/>
            </w:r>
          </w:hyperlink>
        </w:p>
        <w:p w:rsidR="000624A1" w:rsidRDefault="0003363C">
          <w:pPr>
            <w:pStyle w:val="TOC1"/>
            <w:tabs>
              <w:tab w:val="right" w:leader="dot" w:pos="9350"/>
            </w:tabs>
            <w:rPr>
              <w:noProof/>
              <w:sz w:val="22"/>
              <w:szCs w:val="22"/>
            </w:rPr>
          </w:pPr>
          <w:hyperlink w:anchor="_Toc380073457" w:history="1">
            <w:r w:rsidR="000624A1" w:rsidRPr="006B26E4">
              <w:rPr>
                <w:rStyle w:val="Hyperlink"/>
                <w:noProof/>
              </w:rPr>
              <w:t>Abstract</w:t>
            </w:r>
            <w:r w:rsidR="000624A1">
              <w:rPr>
                <w:noProof/>
                <w:webHidden/>
              </w:rPr>
              <w:tab/>
            </w:r>
            <w:r w:rsidR="000624A1">
              <w:rPr>
                <w:noProof/>
                <w:webHidden/>
              </w:rPr>
              <w:fldChar w:fldCharType="begin"/>
            </w:r>
            <w:r w:rsidR="000624A1">
              <w:rPr>
                <w:noProof/>
                <w:webHidden/>
              </w:rPr>
              <w:instrText xml:space="preserve"> PAGEREF _Toc380073457 \h </w:instrText>
            </w:r>
            <w:r w:rsidR="000624A1">
              <w:rPr>
                <w:noProof/>
                <w:webHidden/>
              </w:rPr>
            </w:r>
            <w:r w:rsidR="000624A1">
              <w:rPr>
                <w:noProof/>
                <w:webHidden/>
              </w:rPr>
              <w:fldChar w:fldCharType="separate"/>
            </w:r>
            <w:r w:rsidR="00FD5436">
              <w:rPr>
                <w:noProof/>
                <w:webHidden/>
              </w:rPr>
              <w:t>6</w:t>
            </w:r>
            <w:r w:rsidR="000624A1">
              <w:rPr>
                <w:noProof/>
                <w:webHidden/>
              </w:rPr>
              <w:fldChar w:fldCharType="end"/>
            </w:r>
          </w:hyperlink>
        </w:p>
        <w:p w:rsidR="000624A1" w:rsidRDefault="0003363C">
          <w:pPr>
            <w:pStyle w:val="TOC1"/>
            <w:tabs>
              <w:tab w:val="right" w:leader="dot" w:pos="9350"/>
            </w:tabs>
            <w:rPr>
              <w:noProof/>
              <w:sz w:val="22"/>
              <w:szCs w:val="22"/>
            </w:rPr>
          </w:pPr>
          <w:hyperlink w:anchor="_Toc380073458" w:history="1">
            <w:r w:rsidR="000624A1" w:rsidRPr="006B26E4">
              <w:rPr>
                <w:rStyle w:val="Hyperlink"/>
                <w:noProof/>
              </w:rPr>
              <w:t>Background</w:t>
            </w:r>
            <w:r w:rsidR="000624A1">
              <w:rPr>
                <w:noProof/>
                <w:webHidden/>
              </w:rPr>
              <w:tab/>
            </w:r>
            <w:r w:rsidR="000624A1">
              <w:rPr>
                <w:noProof/>
                <w:webHidden/>
              </w:rPr>
              <w:fldChar w:fldCharType="begin"/>
            </w:r>
            <w:r w:rsidR="000624A1">
              <w:rPr>
                <w:noProof/>
                <w:webHidden/>
              </w:rPr>
              <w:instrText xml:space="preserve"> PAGEREF _Toc380073458 \h </w:instrText>
            </w:r>
            <w:r w:rsidR="000624A1">
              <w:rPr>
                <w:noProof/>
                <w:webHidden/>
              </w:rPr>
            </w:r>
            <w:r w:rsidR="000624A1">
              <w:rPr>
                <w:noProof/>
                <w:webHidden/>
              </w:rPr>
              <w:fldChar w:fldCharType="separate"/>
            </w:r>
            <w:r w:rsidR="00FD5436">
              <w:rPr>
                <w:noProof/>
                <w:webHidden/>
              </w:rPr>
              <w:t>7</w:t>
            </w:r>
            <w:r w:rsidR="000624A1">
              <w:rPr>
                <w:noProof/>
                <w:webHidden/>
              </w:rPr>
              <w:fldChar w:fldCharType="end"/>
            </w:r>
          </w:hyperlink>
        </w:p>
        <w:p w:rsidR="000624A1" w:rsidRDefault="0003363C">
          <w:pPr>
            <w:pStyle w:val="TOC2"/>
            <w:tabs>
              <w:tab w:val="right" w:leader="dot" w:pos="9350"/>
            </w:tabs>
            <w:rPr>
              <w:noProof/>
              <w:sz w:val="22"/>
              <w:szCs w:val="22"/>
            </w:rPr>
          </w:pPr>
          <w:hyperlink w:anchor="_Toc380073459" w:history="1">
            <w:r w:rsidR="000624A1" w:rsidRPr="006B26E4">
              <w:rPr>
                <w:rStyle w:val="Hyperlink"/>
                <w:noProof/>
              </w:rPr>
              <w:t>Thermal Interfacing</w:t>
            </w:r>
            <w:r w:rsidR="000624A1">
              <w:rPr>
                <w:noProof/>
                <w:webHidden/>
              </w:rPr>
              <w:tab/>
            </w:r>
            <w:r w:rsidR="000624A1">
              <w:rPr>
                <w:noProof/>
                <w:webHidden/>
              </w:rPr>
              <w:fldChar w:fldCharType="begin"/>
            </w:r>
            <w:r w:rsidR="000624A1">
              <w:rPr>
                <w:noProof/>
                <w:webHidden/>
              </w:rPr>
              <w:instrText xml:space="preserve"> PAGEREF _Toc380073459 \h </w:instrText>
            </w:r>
            <w:r w:rsidR="000624A1">
              <w:rPr>
                <w:noProof/>
                <w:webHidden/>
              </w:rPr>
            </w:r>
            <w:r w:rsidR="000624A1">
              <w:rPr>
                <w:noProof/>
                <w:webHidden/>
              </w:rPr>
              <w:fldChar w:fldCharType="separate"/>
            </w:r>
            <w:r w:rsidR="00FD5436">
              <w:rPr>
                <w:noProof/>
                <w:webHidden/>
              </w:rPr>
              <w:t>7</w:t>
            </w:r>
            <w:r w:rsidR="000624A1">
              <w:rPr>
                <w:noProof/>
                <w:webHidden/>
              </w:rPr>
              <w:fldChar w:fldCharType="end"/>
            </w:r>
          </w:hyperlink>
        </w:p>
        <w:p w:rsidR="000624A1" w:rsidRDefault="0003363C">
          <w:pPr>
            <w:pStyle w:val="TOC2"/>
            <w:tabs>
              <w:tab w:val="right" w:leader="dot" w:pos="9350"/>
            </w:tabs>
            <w:rPr>
              <w:noProof/>
              <w:sz w:val="22"/>
              <w:szCs w:val="22"/>
            </w:rPr>
          </w:pPr>
          <w:hyperlink w:anchor="_Toc380073460" w:history="1">
            <w:r w:rsidR="000624A1" w:rsidRPr="006B26E4">
              <w:rPr>
                <w:rStyle w:val="Hyperlink"/>
                <w:noProof/>
              </w:rPr>
              <w:t>Vibrotactile Interfacing</w:t>
            </w:r>
            <w:r w:rsidR="000624A1">
              <w:rPr>
                <w:noProof/>
                <w:webHidden/>
              </w:rPr>
              <w:tab/>
            </w:r>
            <w:r w:rsidR="000624A1">
              <w:rPr>
                <w:noProof/>
                <w:webHidden/>
              </w:rPr>
              <w:fldChar w:fldCharType="begin"/>
            </w:r>
            <w:r w:rsidR="000624A1">
              <w:rPr>
                <w:noProof/>
                <w:webHidden/>
              </w:rPr>
              <w:instrText xml:space="preserve"> PAGEREF _Toc380073460 \h </w:instrText>
            </w:r>
            <w:r w:rsidR="000624A1">
              <w:rPr>
                <w:noProof/>
                <w:webHidden/>
              </w:rPr>
            </w:r>
            <w:r w:rsidR="000624A1">
              <w:rPr>
                <w:noProof/>
                <w:webHidden/>
              </w:rPr>
              <w:fldChar w:fldCharType="separate"/>
            </w:r>
            <w:r w:rsidR="00FD5436">
              <w:rPr>
                <w:noProof/>
                <w:webHidden/>
              </w:rPr>
              <w:t>7</w:t>
            </w:r>
            <w:r w:rsidR="000624A1">
              <w:rPr>
                <w:noProof/>
                <w:webHidden/>
              </w:rPr>
              <w:fldChar w:fldCharType="end"/>
            </w:r>
          </w:hyperlink>
        </w:p>
        <w:p w:rsidR="000624A1" w:rsidRDefault="0003363C">
          <w:pPr>
            <w:pStyle w:val="TOC2"/>
            <w:tabs>
              <w:tab w:val="right" w:leader="dot" w:pos="9350"/>
            </w:tabs>
            <w:rPr>
              <w:noProof/>
              <w:sz w:val="22"/>
              <w:szCs w:val="22"/>
            </w:rPr>
          </w:pPr>
          <w:hyperlink w:anchor="_Toc380073461" w:history="1">
            <w:r w:rsidR="000624A1" w:rsidRPr="006B26E4">
              <w:rPr>
                <w:rStyle w:val="Hyperlink"/>
                <w:noProof/>
              </w:rPr>
              <w:t>Mobile Communication</w:t>
            </w:r>
            <w:r w:rsidR="000624A1">
              <w:rPr>
                <w:noProof/>
                <w:webHidden/>
              </w:rPr>
              <w:tab/>
            </w:r>
            <w:r w:rsidR="000624A1">
              <w:rPr>
                <w:noProof/>
                <w:webHidden/>
              </w:rPr>
              <w:fldChar w:fldCharType="begin"/>
            </w:r>
            <w:r w:rsidR="000624A1">
              <w:rPr>
                <w:noProof/>
                <w:webHidden/>
              </w:rPr>
              <w:instrText xml:space="preserve"> PAGEREF _Toc380073461 \h </w:instrText>
            </w:r>
            <w:r w:rsidR="000624A1">
              <w:rPr>
                <w:noProof/>
                <w:webHidden/>
              </w:rPr>
            </w:r>
            <w:r w:rsidR="000624A1">
              <w:rPr>
                <w:noProof/>
                <w:webHidden/>
              </w:rPr>
              <w:fldChar w:fldCharType="separate"/>
            </w:r>
            <w:r w:rsidR="00FD5436">
              <w:rPr>
                <w:noProof/>
                <w:webHidden/>
              </w:rPr>
              <w:t>7</w:t>
            </w:r>
            <w:r w:rsidR="000624A1">
              <w:rPr>
                <w:noProof/>
                <w:webHidden/>
              </w:rPr>
              <w:fldChar w:fldCharType="end"/>
            </w:r>
          </w:hyperlink>
        </w:p>
        <w:p w:rsidR="000624A1" w:rsidRDefault="0003363C">
          <w:pPr>
            <w:pStyle w:val="TOC2"/>
            <w:tabs>
              <w:tab w:val="right" w:leader="dot" w:pos="9350"/>
            </w:tabs>
            <w:rPr>
              <w:noProof/>
              <w:sz w:val="22"/>
              <w:szCs w:val="22"/>
            </w:rPr>
          </w:pPr>
          <w:hyperlink w:anchor="_Toc380073462" w:history="1">
            <w:r w:rsidR="000624A1" w:rsidRPr="006B26E4">
              <w:rPr>
                <w:rStyle w:val="Hyperlink"/>
                <w:noProof/>
              </w:rPr>
              <w:t>Sensory Substitution</w:t>
            </w:r>
            <w:r w:rsidR="000624A1">
              <w:rPr>
                <w:noProof/>
                <w:webHidden/>
              </w:rPr>
              <w:tab/>
            </w:r>
            <w:r w:rsidR="000624A1">
              <w:rPr>
                <w:noProof/>
                <w:webHidden/>
              </w:rPr>
              <w:fldChar w:fldCharType="begin"/>
            </w:r>
            <w:r w:rsidR="000624A1">
              <w:rPr>
                <w:noProof/>
                <w:webHidden/>
              </w:rPr>
              <w:instrText xml:space="preserve"> PAGEREF _Toc380073462 \h </w:instrText>
            </w:r>
            <w:r w:rsidR="000624A1">
              <w:rPr>
                <w:noProof/>
                <w:webHidden/>
              </w:rPr>
            </w:r>
            <w:r w:rsidR="000624A1">
              <w:rPr>
                <w:noProof/>
                <w:webHidden/>
              </w:rPr>
              <w:fldChar w:fldCharType="separate"/>
            </w:r>
            <w:r w:rsidR="00FD5436">
              <w:rPr>
                <w:noProof/>
                <w:webHidden/>
              </w:rPr>
              <w:t>7</w:t>
            </w:r>
            <w:r w:rsidR="000624A1">
              <w:rPr>
                <w:noProof/>
                <w:webHidden/>
              </w:rPr>
              <w:fldChar w:fldCharType="end"/>
            </w:r>
          </w:hyperlink>
        </w:p>
        <w:p w:rsidR="000624A1" w:rsidRDefault="0003363C">
          <w:pPr>
            <w:pStyle w:val="TOC2"/>
            <w:tabs>
              <w:tab w:val="right" w:leader="dot" w:pos="9350"/>
            </w:tabs>
            <w:rPr>
              <w:noProof/>
              <w:sz w:val="22"/>
              <w:szCs w:val="22"/>
            </w:rPr>
          </w:pPr>
          <w:hyperlink w:anchor="_Toc380073463" w:history="1">
            <w:r w:rsidR="000624A1" w:rsidRPr="006B26E4">
              <w:rPr>
                <w:rStyle w:val="Hyperlink"/>
                <w:noProof/>
              </w:rPr>
              <w:t>New Senses</w:t>
            </w:r>
            <w:r w:rsidR="000624A1">
              <w:rPr>
                <w:noProof/>
                <w:webHidden/>
              </w:rPr>
              <w:tab/>
            </w:r>
            <w:r w:rsidR="000624A1">
              <w:rPr>
                <w:noProof/>
                <w:webHidden/>
              </w:rPr>
              <w:fldChar w:fldCharType="begin"/>
            </w:r>
            <w:r w:rsidR="000624A1">
              <w:rPr>
                <w:noProof/>
                <w:webHidden/>
              </w:rPr>
              <w:instrText xml:space="preserve"> PAGEREF _Toc380073463 \h </w:instrText>
            </w:r>
            <w:r w:rsidR="000624A1">
              <w:rPr>
                <w:noProof/>
                <w:webHidden/>
              </w:rPr>
            </w:r>
            <w:r w:rsidR="000624A1">
              <w:rPr>
                <w:noProof/>
                <w:webHidden/>
              </w:rPr>
              <w:fldChar w:fldCharType="separate"/>
            </w:r>
            <w:r w:rsidR="00FD5436">
              <w:rPr>
                <w:noProof/>
                <w:webHidden/>
              </w:rPr>
              <w:t>8</w:t>
            </w:r>
            <w:r w:rsidR="000624A1">
              <w:rPr>
                <w:noProof/>
                <w:webHidden/>
              </w:rPr>
              <w:fldChar w:fldCharType="end"/>
            </w:r>
          </w:hyperlink>
        </w:p>
        <w:p w:rsidR="000624A1" w:rsidRDefault="0003363C">
          <w:pPr>
            <w:pStyle w:val="TOC2"/>
            <w:tabs>
              <w:tab w:val="right" w:leader="dot" w:pos="9350"/>
            </w:tabs>
            <w:rPr>
              <w:noProof/>
              <w:sz w:val="22"/>
              <w:szCs w:val="22"/>
            </w:rPr>
          </w:pPr>
          <w:hyperlink w:anchor="_Toc380073464" w:history="1">
            <w:r w:rsidR="000624A1" w:rsidRPr="006B26E4">
              <w:rPr>
                <w:rStyle w:val="Hyperlink"/>
                <w:noProof/>
              </w:rPr>
              <w:t>Situational Awareness</w:t>
            </w:r>
            <w:r w:rsidR="000624A1">
              <w:rPr>
                <w:noProof/>
                <w:webHidden/>
              </w:rPr>
              <w:tab/>
            </w:r>
            <w:r w:rsidR="000624A1">
              <w:rPr>
                <w:noProof/>
                <w:webHidden/>
              </w:rPr>
              <w:fldChar w:fldCharType="begin"/>
            </w:r>
            <w:r w:rsidR="000624A1">
              <w:rPr>
                <w:noProof/>
                <w:webHidden/>
              </w:rPr>
              <w:instrText xml:space="preserve"> PAGEREF _Toc380073464 \h </w:instrText>
            </w:r>
            <w:r w:rsidR="000624A1">
              <w:rPr>
                <w:noProof/>
                <w:webHidden/>
              </w:rPr>
            </w:r>
            <w:r w:rsidR="000624A1">
              <w:rPr>
                <w:noProof/>
                <w:webHidden/>
              </w:rPr>
              <w:fldChar w:fldCharType="separate"/>
            </w:r>
            <w:r w:rsidR="00FD5436">
              <w:rPr>
                <w:noProof/>
                <w:webHidden/>
              </w:rPr>
              <w:t>8</w:t>
            </w:r>
            <w:r w:rsidR="000624A1">
              <w:rPr>
                <w:noProof/>
                <w:webHidden/>
              </w:rPr>
              <w:fldChar w:fldCharType="end"/>
            </w:r>
          </w:hyperlink>
        </w:p>
        <w:p w:rsidR="000624A1" w:rsidRDefault="000624A1">
          <w:pPr>
            <w:pStyle w:val="TOC2"/>
            <w:tabs>
              <w:tab w:val="right" w:leader="dot" w:pos="9350"/>
            </w:tabs>
            <w:rPr>
              <w:noProof/>
              <w:sz w:val="22"/>
              <w:szCs w:val="22"/>
            </w:rPr>
          </w:pPr>
          <w:hyperlink w:anchor="_Toc380073465" w:history="1">
            <w:r w:rsidRPr="006B26E4">
              <w:rPr>
                <w:rStyle w:val="Hyperlink"/>
                <w:noProof/>
              </w:rPr>
              <w:t>Neuroplasticity</w:t>
            </w:r>
            <w:r>
              <w:rPr>
                <w:noProof/>
                <w:webHidden/>
              </w:rPr>
              <w:tab/>
            </w:r>
            <w:r>
              <w:rPr>
                <w:noProof/>
                <w:webHidden/>
              </w:rPr>
              <w:fldChar w:fldCharType="begin"/>
            </w:r>
            <w:r>
              <w:rPr>
                <w:noProof/>
                <w:webHidden/>
              </w:rPr>
              <w:instrText xml:space="preserve"> PAGEREF _Toc380073465 \h </w:instrText>
            </w:r>
            <w:r>
              <w:rPr>
                <w:noProof/>
                <w:webHidden/>
              </w:rPr>
            </w:r>
            <w:r>
              <w:rPr>
                <w:noProof/>
                <w:webHidden/>
              </w:rPr>
              <w:fldChar w:fldCharType="separate"/>
            </w:r>
            <w:r w:rsidR="00FD5436">
              <w:rPr>
                <w:noProof/>
                <w:webHidden/>
              </w:rPr>
              <w:t>8</w:t>
            </w:r>
            <w:r>
              <w:rPr>
                <w:noProof/>
                <w:webHidden/>
              </w:rPr>
              <w:fldChar w:fldCharType="end"/>
            </w:r>
          </w:hyperlink>
        </w:p>
        <w:p w:rsidR="000624A1" w:rsidRDefault="000624A1">
          <w:pPr>
            <w:pStyle w:val="TOC1"/>
            <w:tabs>
              <w:tab w:val="right" w:leader="dot" w:pos="9350"/>
            </w:tabs>
            <w:rPr>
              <w:noProof/>
              <w:sz w:val="22"/>
              <w:szCs w:val="22"/>
            </w:rPr>
          </w:pPr>
          <w:hyperlink w:anchor="_Toc380073466" w:history="1">
            <w:r w:rsidRPr="006B26E4">
              <w:rPr>
                <w:rStyle w:val="Hyperlink"/>
                <w:noProof/>
              </w:rPr>
              <w:t>The promise of Digital Synesthesia</w:t>
            </w:r>
            <w:r>
              <w:rPr>
                <w:noProof/>
                <w:webHidden/>
              </w:rPr>
              <w:tab/>
            </w:r>
            <w:r>
              <w:rPr>
                <w:noProof/>
                <w:webHidden/>
              </w:rPr>
              <w:fldChar w:fldCharType="begin"/>
            </w:r>
            <w:r>
              <w:rPr>
                <w:noProof/>
                <w:webHidden/>
              </w:rPr>
              <w:instrText xml:space="preserve"> PAGEREF _Toc380073466 \h </w:instrText>
            </w:r>
            <w:r>
              <w:rPr>
                <w:noProof/>
                <w:webHidden/>
              </w:rPr>
            </w:r>
            <w:r>
              <w:rPr>
                <w:noProof/>
                <w:webHidden/>
              </w:rPr>
              <w:fldChar w:fldCharType="separate"/>
            </w:r>
            <w:r w:rsidR="00FD5436">
              <w:rPr>
                <w:noProof/>
                <w:webHidden/>
              </w:rPr>
              <w:t>10</w:t>
            </w:r>
            <w:r>
              <w:rPr>
                <w:noProof/>
                <w:webHidden/>
              </w:rPr>
              <w:fldChar w:fldCharType="end"/>
            </w:r>
          </w:hyperlink>
        </w:p>
        <w:p w:rsidR="000624A1" w:rsidRDefault="0003363C">
          <w:pPr>
            <w:pStyle w:val="TOC2"/>
            <w:tabs>
              <w:tab w:val="right" w:leader="dot" w:pos="9350"/>
            </w:tabs>
            <w:rPr>
              <w:noProof/>
              <w:sz w:val="22"/>
              <w:szCs w:val="22"/>
            </w:rPr>
          </w:pPr>
          <w:hyperlink w:anchor="_Toc380073467" w:history="1">
            <w:r w:rsidR="000624A1" w:rsidRPr="006B26E4">
              <w:rPr>
                <w:rStyle w:val="Hyperlink"/>
                <w:noProof/>
              </w:rPr>
              <w:t>First Stage</w:t>
            </w:r>
            <w:r w:rsidR="000624A1">
              <w:rPr>
                <w:noProof/>
                <w:webHidden/>
              </w:rPr>
              <w:tab/>
            </w:r>
            <w:r w:rsidR="000624A1">
              <w:rPr>
                <w:noProof/>
                <w:webHidden/>
              </w:rPr>
              <w:fldChar w:fldCharType="begin"/>
            </w:r>
            <w:r w:rsidR="000624A1">
              <w:rPr>
                <w:noProof/>
                <w:webHidden/>
              </w:rPr>
              <w:instrText xml:space="preserve"> PAGEREF _Toc380073467 \h </w:instrText>
            </w:r>
            <w:r w:rsidR="000624A1">
              <w:rPr>
                <w:noProof/>
                <w:webHidden/>
              </w:rPr>
            </w:r>
            <w:r w:rsidR="000624A1">
              <w:rPr>
                <w:noProof/>
                <w:webHidden/>
              </w:rPr>
              <w:fldChar w:fldCharType="separate"/>
            </w:r>
            <w:r w:rsidR="00FD5436">
              <w:rPr>
                <w:noProof/>
                <w:webHidden/>
              </w:rPr>
              <w:t>10</w:t>
            </w:r>
            <w:r w:rsidR="000624A1">
              <w:rPr>
                <w:noProof/>
                <w:webHidden/>
              </w:rPr>
              <w:fldChar w:fldCharType="end"/>
            </w:r>
          </w:hyperlink>
        </w:p>
        <w:p w:rsidR="000624A1" w:rsidRDefault="0003363C">
          <w:pPr>
            <w:pStyle w:val="TOC2"/>
            <w:tabs>
              <w:tab w:val="right" w:leader="dot" w:pos="9350"/>
            </w:tabs>
            <w:rPr>
              <w:noProof/>
              <w:sz w:val="22"/>
              <w:szCs w:val="22"/>
            </w:rPr>
          </w:pPr>
          <w:hyperlink w:anchor="_Toc380073468" w:history="1">
            <w:r w:rsidR="000624A1" w:rsidRPr="006B26E4">
              <w:rPr>
                <w:rStyle w:val="Hyperlink"/>
                <w:noProof/>
              </w:rPr>
              <w:t>Second Stage</w:t>
            </w:r>
            <w:r w:rsidR="000624A1">
              <w:rPr>
                <w:noProof/>
                <w:webHidden/>
              </w:rPr>
              <w:tab/>
            </w:r>
            <w:r w:rsidR="000624A1">
              <w:rPr>
                <w:noProof/>
                <w:webHidden/>
              </w:rPr>
              <w:fldChar w:fldCharType="begin"/>
            </w:r>
            <w:r w:rsidR="000624A1">
              <w:rPr>
                <w:noProof/>
                <w:webHidden/>
              </w:rPr>
              <w:instrText xml:space="preserve"> PAGEREF _Toc380073468 \h </w:instrText>
            </w:r>
            <w:r w:rsidR="000624A1">
              <w:rPr>
                <w:noProof/>
                <w:webHidden/>
              </w:rPr>
            </w:r>
            <w:r w:rsidR="000624A1">
              <w:rPr>
                <w:noProof/>
                <w:webHidden/>
              </w:rPr>
              <w:fldChar w:fldCharType="separate"/>
            </w:r>
            <w:r w:rsidR="00FD5436">
              <w:rPr>
                <w:noProof/>
                <w:webHidden/>
              </w:rPr>
              <w:t>10</w:t>
            </w:r>
            <w:r w:rsidR="000624A1">
              <w:rPr>
                <w:noProof/>
                <w:webHidden/>
              </w:rPr>
              <w:fldChar w:fldCharType="end"/>
            </w:r>
          </w:hyperlink>
        </w:p>
        <w:p w:rsidR="000624A1" w:rsidRDefault="0003363C">
          <w:pPr>
            <w:pStyle w:val="TOC2"/>
            <w:tabs>
              <w:tab w:val="right" w:leader="dot" w:pos="9350"/>
            </w:tabs>
            <w:rPr>
              <w:noProof/>
              <w:sz w:val="22"/>
              <w:szCs w:val="22"/>
            </w:rPr>
          </w:pPr>
          <w:hyperlink w:anchor="_Toc380073469" w:history="1">
            <w:r w:rsidR="000624A1" w:rsidRPr="006B26E4">
              <w:rPr>
                <w:rStyle w:val="Hyperlink"/>
                <w:noProof/>
              </w:rPr>
              <w:t>Third Stage</w:t>
            </w:r>
            <w:r w:rsidR="000624A1">
              <w:rPr>
                <w:noProof/>
                <w:webHidden/>
              </w:rPr>
              <w:tab/>
            </w:r>
            <w:r w:rsidR="000624A1">
              <w:rPr>
                <w:noProof/>
                <w:webHidden/>
              </w:rPr>
              <w:fldChar w:fldCharType="begin"/>
            </w:r>
            <w:r w:rsidR="000624A1">
              <w:rPr>
                <w:noProof/>
                <w:webHidden/>
              </w:rPr>
              <w:instrText xml:space="preserve"> PAGEREF _Toc380073469 \h </w:instrText>
            </w:r>
            <w:r w:rsidR="000624A1">
              <w:rPr>
                <w:noProof/>
                <w:webHidden/>
              </w:rPr>
            </w:r>
            <w:r w:rsidR="000624A1">
              <w:rPr>
                <w:noProof/>
                <w:webHidden/>
              </w:rPr>
              <w:fldChar w:fldCharType="separate"/>
            </w:r>
            <w:r w:rsidR="00FD5436">
              <w:rPr>
                <w:noProof/>
                <w:webHidden/>
              </w:rPr>
              <w:t>11</w:t>
            </w:r>
            <w:r w:rsidR="000624A1">
              <w:rPr>
                <w:noProof/>
                <w:webHidden/>
              </w:rPr>
              <w:fldChar w:fldCharType="end"/>
            </w:r>
          </w:hyperlink>
        </w:p>
        <w:p w:rsidR="000624A1" w:rsidRDefault="0003363C">
          <w:pPr>
            <w:pStyle w:val="TOC2"/>
            <w:tabs>
              <w:tab w:val="right" w:leader="dot" w:pos="9350"/>
            </w:tabs>
            <w:rPr>
              <w:noProof/>
              <w:sz w:val="22"/>
              <w:szCs w:val="22"/>
            </w:rPr>
          </w:pPr>
          <w:hyperlink w:anchor="_Toc380073470" w:history="1">
            <w:r w:rsidR="000624A1" w:rsidRPr="006B26E4">
              <w:rPr>
                <w:rStyle w:val="Hyperlink"/>
                <w:noProof/>
              </w:rPr>
              <w:t>Fourth Stage</w:t>
            </w:r>
            <w:r w:rsidR="000624A1">
              <w:rPr>
                <w:noProof/>
                <w:webHidden/>
              </w:rPr>
              <w:tab/>
            </w:r>
            <w:r w:rsidR="000624A1">
              <w:rPr>
                <w:noProof/>
                <w:webHidden/>
              </w:rPr>
              <w:fldChar w:fldCharType="begin"/>
            </w:r>
            <w:r w:rsidR="000624A1">
              <w:rPr>
                <w:noProof/>
                <w:webHidden/>
              </w:rPr>
              <w:instrText xml:space="preserve"> PAGEREF _Toc380073470 \h </w:instrText>
            </w:r>
            <w:r w:rsidR="000624A1">
              <w:rPr>
                <w:noProof/>
                <w:webHidden/>
              </w:rPr>
            </w:r>
            <w:r w:rsidR="000624A1">
              <w:rPr>
                <w:noProof/>
                <w:webHidden/>
              </w:rPr>
              <w:fldChar w:fldCharType="separate"/>
            </w:r>
            <w:r w:rsidR="00FD5436">
              <w:rPr>
                <w:noProof/>
                <w:webHidden/>
              </w:rPr>
              <w:t>11</w:t>
            </w:r>
            <w:r w:rsidR="000624A1">
              <w:rPr>
                <w:noProof/>
                <w:webHidden/>
              </w:rPr>
              <w:fldChar w:fldCharType="end"/>
            </w:r>
          </w:hyperlink>
        </w:p>
        <w:p w:rsidR="000624A1" w:rsidRDefault="0003363C">
          <w:pPr>
            <w:pStyle w:val="TOC1"/>
            <w:tabs>
              <w:tab w:val="right" w:leader="dot" w:pos="9350"/>
            </w:tabs>
            <w:rPr>
              <w:noProof/>
              <w:sz w:val="22"/>
              <w:szCs w:val="22"/>
            </w:rPr>
          </w:pPr>
          <w:hyperlink w:anchor="_Toc380073471" w:history="1">
            <w:r w:rsidR="000624A1" w:rsidRPr="006B26E4">
              <w:rPr>
                <w:rStyle w:val="Hyperlink"/>
                <w:noProof/>
              </w:rPr>
              <w:t>Research Questions</w:t>
            </w:r>
            <w:r w:rsidR="000624A1">
              <w:rPr>
                <w:noProof/>
                <w:webHidden/>
              </w:rPr>
              <w:tab/>
            </w:r>
            <w:r w:rsidR="000624A1">
              <w:rPr>
                <w:noProof/>
                <w:webHidden/>
              </w:rPr>
              <w:fldChar w:fldCharType="begin"/>
            </w:r>
            <w:r w:rsidR="000624A1">
              <w:rPr>
                <w:noProof/>
                <w:webHidden/>
              </w:rPr>
              <w:instrText xml:space="preserve"> PAGEREF _Toc380073471 \h </w:instrText>
            </w:r>
            <w:r w:rsidR="000624A1">
              <w:rPr>
                <w:noProof/>
                <w:webHidden/>
              </w:rPr>
            </w:r>
            <w:r w:rsidR="000624A1">
              <w:rPr>
                <w:noProof/>
                <w:webHidden/>
              </w:rPr>
              <w:fldChar w:fldCharType="separate"/>
            </w:r>
            <w:r w:rsidR="00FD5436">
              <w:rPr>
                <w:noProof/>
                <w:webHidden/>
              </w:rPr>
              <w:t>12</w:t>
            </w:r>
            <w:r w:rsidR="000624A1">
              <w:rPr>
                <w:noProof/>
                <w:webHidden/>
              </w:rPr>
              <w:fldChar w:fldCharType="end"/>
            </w:r>
          </w:hyperlink>
        </w:p>
        <w:p w:rsidR="000624A1" w:rsidRDefault="0003363C">
          <w:pPr>
            <w:pStyle w:val="TOC2"/>
            <w:tabs>
              <w:tab w:val="right" w:leader="dot" w:pos="9350"/>
            </w:tabs>
            <w:rPr>
              <w:noProof/>
              <w:sz w:val="22"/>
              <w:szCs w:val="22"/>
            </w:rPr>
          </w:pPr>
          <w:hyperlink w:anchor="_Toc380073472" w:history="1">
            <w:r w:rsidR="000624A1" w:rsidRPr="006B26E4">
              <w:rPr>
                <w:rStyle w:val="Hyperlink"/>
                <w:noProof/>
              </w:rPr>
              <w:t>Discreet and Continuous Data</w:t>
            </w:r>
            <w:r w:rsidR="000624A1">
              <w:rPr>
                <w:noProof/>
                <w:webHidden/>
              </w:rPr>
              <w:tab/>
            </w:r>
            <w:r w:rsidR="000624A1">
              <w:rPr>
                <w:noProof/>
                <w:webHidden/>
              </w:rPr>
              <w:fldChar w:fldCharType="begin"/>
            </w:r>
            <w:r w:rsidR="000624A1">
              <w:rPr>
                <w:noProof/>
                <w:webHidden/>
              </w:rPr>
              <w:instrText xml:space="preserve"> PAGEREF _Toc380073472 \h </w:instrText>
            </w:r>
            <w:r w:rsidR="000624A1">
              <w:rPr>
                <w:noProof/>
                <w:webHidden/>
              </w:rPr>
            </w:r>
            <w:r w:rsidR="000624A1">
              <w:rPr>
                <w:noProof/>
                <w:webHidden/>
              </w:rPr>
              <w:fldChar w:fldCharType="separate"/>
            </w:r>
            <w:r w:rsidR="00FD5436">
              <w:rPr>
                <w:noProof/>
                <w:webHidden/>
              </w:rPr>
              <w:t>12</w:t>
            </w:r>
            <w:r w:rsidR="000624A1">
              <w:rPr>
                <w:noProof/>
                <w:webHidden/>
              </w:rPr>
              <w:fldChar w:fldCharType="end"/>
            </w:r>
          </w:hyperlink>
        </w:p>
        <w:p w:rsidR="000624A1" w:rsidRDefault="0003363C">
          <w:pPr>
            <w:pStyle w:val="TOC2"/>
            <w:tabs>
              <w:tab w:val="right" w:leader="dot" w:pos="9350"/>
            </w:tabs>
            <w:rPr>
              <w:noProof/>
              <w:sz w:val="22"/>
              <w:szCs w:val="22"/>
            </w:rPr>
          </w:pPr>
          <w:hyperlink w:anchor="_Toc380073473" w:history="1">
            <w:r w:rsidR="000624A1" w:rsidRPr="006B26E4">
              <w:rPr>
                <w:rStyle w:val="Hyperlink"/>
                <w:noProof/>
              </w:rPr>
              <w:t>Sensory Substitution</w:t>
            </w:r>
            <w:r w:rsidR="000624A1">
              <w:rPr>
                <w:noProof/>
                <w:webHidden/>
              </w:rPr>
              <w:tab/>
            </w:r>
            <w:r w:rsidR="000624A1">
              <w:rPr>
                <w:noProof/>
                <w:webHidden/>
              </w:rPr>
              <w:fldChar w:fldCharType="begin"/>
            </w:r>
            <w:r w:rsidR="000624A1">
              <w:rPr>
                <w:noProof/>
                <w:webHidden/>
              </w:rPr>
              <w:instrText xml:space="preserve"> PAGEREF _Toc380073473 \h </w:instrText>
            </w:r>
            <w:r w:rsidR="000624A1">
              <w:rPr>
                <w:noProof/>
                <w:webHidden/>
              </w:rPr>
            </w:r>
            <w:r w:rsidR="000624A1">
              <w:rPr>
                <w:noProof/>
                <w:webHidden/>
              </w:rPr>
              <w:fldChar w:fldCharType="separate"/>
            </w:r>
            <w:r w:rsidR="00FD5436">
              <w:rPr>
                <w:noProof/>
                <w:webHidden/>
              </w:rPr>
              <w:t>12</w:t>
            </w:r>
            <w:r w:rsidR="000624A1">
              <w:rPr>
                <w:noProof/>
                <w:webHidden/>
              </w:rPr>
              <w:fldChar w:fldCharType="end"/>
            </w:r>
          </w:hyperlink>
        </w:p>
        <w:p w:rsidR="000624A1" w:rsidRDefault="0003363C">
          <w:pPr>
            <w:pStyle w:val="TOC2"/>
            <w:tabs>
              <w:tab w:val="right" w:leader="dot" w:pos="9350"/>
            </w:tabs>
            <w:rPr>
              <w:noProof/>
              <w:sz w:val="22"/>
              <w:szCs w:val="22"/>
            </w:rPr>
          </w:pPr>
          <w:hyperlink w:anchor="_Toc380073474" w:history="1">
            <w:r w:rsidR="000624A1" w:rsidRPr="006B26E4">
              <w:rPr>
                <w:rStyle w:val="Hyperlink"/>
                <w:noProof/>
              </w:rPr>
              <w:t>Sensory Augmentation</w:t>
            </w:r>
            <w:r w:rsidR="000624A1">
              <w:rPr>
                <w:noProof/>
                <w:webHidden/>
              </w:rPr>
              <w:tab/>
            </w:r>
            <w:r w:rsidR="000624A1">
              <w:rPr>
                <w:noProof/>
                <w:webHidden/>
              </w:rPr>
              <w:fldChar w:fldCharType="begin"/>
            </w:r>
            <w:r w:rsidR="000624A1">
              <w:rPr>
                <w:noProof/>
                <w:webHidden/>
              </w:rPr>
              <w:instrText xml:space="preserve"> PAGEREF _Toc380073474 \h </w:instrText>
            </w:r>
            <w:r w:rsidR="000624A1">
              <w:rPr>
                <w:noProof/>
                <w:webHidden/>
              </w:rPr>
            </w:r>
            <w:r w:rsidR="000624A1">
              <w:rPr>
                <w:noProof/>
                <w:webHidden/>
              </w:rPr>
              <w:fldChar w:fldCharType="separate"/>
            </w:r>
            <w:r w:rsidR="00FD5436">
              <w:rPr>
                <w:noProof/>
                <w:webHidden/>
              </w:rPr>
              <w:t>12</w:t>
            </w:r>
            <w:r w:rsidR="000624A1">
              <w:rPr>
                <w:noProof/>
                <w:webHidden/>
              </w:rPr>
              <w:fldChar w:fldCharType="end"/>
            </w:r>
          </w:hyperlink>
        </w:p>
        <w:p w:rsidR="000624A1" w:rsidRDefault="0003363C">
          <w:pPr>
            <w:pStyle w:val="TOC2"/>
            <w:tabs>
              <w:tab w:val="right" w:leader="dot" w:pos="9350"/>
            </w:tabs>
            <w:rPr>
              <w:noProof/>
              <w:sz w:val="22"/>
              <w:szCs w:val="22"/>
            </w:rPr>
          </w:pPr>
          <w:hyperlink w:anchor="_Toc380073475" w:history="1">
            <w:r w:rsidR="000624A1" w:rsidRPr="006B26E4">
              <w:rPr>
                <w:rStyle w:val="Hyperlink"/>
                <w:noProof/>
              </w:rPr>
              <w:t>New Senses</w:t>
            </w:r>
            <w:r w:rsidR="000624A1">
              <w:rPr>
                <w:noProof/>
                <w:webHidden/>
              </w:rPr>
              <w:tab/>
            </w:r>
            <w:r w:rsidR="000624A1">
              <w:rPr>
                <w:noProof/>
                <w:webHidden/>
              </w:rPr>
              <w:fldChar w:fldCharType="begin"/>
            </w:r>
            <w:r w:rsidR="000624A1">
              <w:rPr>
                <w:noProof/>
                <w:webHidden/>
              </w:rPr>
              <w:instrText xml:space="preserve"> PAGEREF _Toc380073475 \h </w:instrText>
            </w:r>
            <w:r w:rsidR="000624A1">
              <w:rPr>
                <w:noProof/>
                <w:webHidden/>
              </w:rPr>
            </w:r>
            <w:r w:rsidR="000624A1">
              <w:rPr>
                <w:noProof/>
                <w:webHidden/>
              </w:rPr>
              <w:fldChar w:fldCharType="separate"/>
            </w:r>
            <w:r w:rsidR="00FD5436">
              <w:rPr>
                <w:noProof/>
                <w:webHidden/>
              </w:rPr>
              <w:t>12</w:t>
            </w:r>
            <w:r w:rsidR="000624A1">
              <w:rPr>
                <w:noProof/>
                <w:webHidden/>
              </w:rPr>
              <w:fldChar w:fldCharType="end"/>
            </w:r>
          </w:hyperlink>
        </w:p>
        <w:p w:rsidR="000624A1" w:rsidRDefault="0003363C">
          <w:pPr>
            <w:pStyle w:val="TOC2"/>
            <w:tabs>
              <w:tab w:val="right" w:leader="dot" w:pos="9350"/>
            </w:tabs>
            <w:rPr>
              <w:noProof/>
              <w:sz w:val="22"/>
              <w:szCs w:val="22"/>
            </w:rPr>
          </w:pPr>
          <w:hyperlink w:anchor="_Toc380073476" w:history="1">
            <w:r w:rsidR="000624A1" w:rsidRPr="006B26E4">
              <w:rPr>
                <w:rStyle w:val="Hyperlink"/>
                <w:noProof/>
              </w:rPr>
              <w:t>The User and the New Stimuli</w:t>
            </w:r>
            <w:r w:rsidR="000624A1">
              <w:rPr>
                <w:noProof/>
                <w:webHidden/>
              </w:rPr>
              <w:tab/>
            </w:r>
            <w:r w:rsidR="000624A1">
              <w:rPr>
                <w:noProof/>
                <w:webHidden/>
              </w:rPr>
              <w:fldChar w:fldCharType="begin"/>
            </w:r>
            <w:r w:rsidR="000624A1">
              <w:rPr>
                <w:noProof/>
                <w:webHidden/>
              </w:rPr>
              <w:instrText xml:space="preserve"> PAGEREF _Toc380073476 \h </w:instrText>
            </w:r>
            <w:r w:rsidR="000624A1">
              <w:rPr>
                <w:noProof/>
                <w:webHidden/>
              </w:rPr>
            </w:r>
            <w:r w:rsidR="000624A1">
              <w:rPr>
                <w:noProof/>
                <w:webHidden/>
              </w:rPr>
              <w:fldChar w:fldCharType="separate"/>
            </w:r>
            <w:r w:rsidR="00FD5436">
              <w:rPr>
                <w:noProof/>
                <w:webHidden/>
              </w:rPr>
              <w:t>12</w:t>
            </w:r>
            <w:r w:rsidR="000624A1">
              <w:rPr>
                <w:noProof/>
                <w:webHidden/>
              </w:rPr>
              <w:fldChar w:fldCharType="end"/>
            </w:r>
          </w:hyperlink>
        </w:p>
        <w:p w:rsidR="000624A1" w:rsidRDefault="0003363C">
          <w:pPr>
            <w:pStyle w:val="TOC2"/>
            <w:tabs>
              <w:tab w:val="right" w:leader="dot" w:pos="9350"/>
            </w:tabs>
            <w:rPr>
              <w:noProof/>
              <w:sz w:val="22"/>
              <w:szCs w:val="22"/>
            </w:rPr>
          </w:pPr>
          <w:hyperlink w:anchor="_Toc380073477" w:history="1">
            <w:r w:rsidR="000624A1" w:rsidRPr="006B26E4">
              <w:rPr>
                <w:rStyle w:val="Hyperlink"/>
                <w:noProof/>
              </w:rPr>
              <w:t>Escaping the visual user interface</w:t>
            </w:r>
            <w:r w:rsidR="000624A1">
              <w:rPr>
                <w:noProof/>
                <w:webHidden/>
              </w:rPr>
              <w:tab/>
            </w:r>
            <w:r w:rsidR="000624A1">
              <w:rPr>
                <w:noProof/>
                <w:webHidden/>
              </w:rPr>
              <w:fldChar w:fldCharType="begin"/>
            </w:r>
            <w:r w:rsidR="000624A1">
              <w:rPr>
                <w:noProof/>
                <w:webHidden/>
              </w:rPr>
              <w:instrText xml:space="preserve"> PAGEREF _Toc380073477 \h </w:instrText>
            </w:r>
            <w:r w:rsidR="000624A1">
              <w:rPr>
                <w:noProof/>
                <w:webHidden/>
              </w:rPr>
            </w:r>
            <w:r w:rsidR="000624A1">
              <w:rPr>
                <w:noProof/>
                <w:webHidden/>
              </w:rPr>
              <w:fldChar w:fldCharType="separate"/>
            </w:r>
            <w:r w:rsidR="00FD5436">
              <w:rPr>
                <w:noProof/>
                <w:webHidden/>
              </w:rPr>
              <w:t>13</w:t>
            </w:r>
            <w:r w:rsidR="000624A1">
              <w:rPr>
                <w:noProof/>
                <w:webHidden/>
              </w:rPr>
              <w:fldChar w:fldCharType="end"/>
            </w:r>
          </w:hyperlink>
        </w:p>
        <w:p w:rsidR="000624A1" w:rsidRDefault="0003363C">
          <w:pPr>
            <w:pStyle w:val="TOC2"/>
            <w:tabs>
              <w:tab w:val="right" w:leader="dot" w:pos="9350"/>
            </w:tabs>
            <w:rPr>
              <w:noProof/>
              <w:sz w:val="22"/>
              <w:szCs w:val="22"/>
            </w:rPr>
          </w:pPr>
          <w:hyperlink w:anchor="_Toc380073478" w:history="1">
            <w:r w:rsidR="000624A1" w:rsidRPr="006B26E4">
              <w:rPr>
                <w:rStyle w:val="Hyperlink"/>
                <w:noProof/>
              </w:rPr>
              <w:t>Design Thinking</w:t>
            </w:r>
            <w:r w:rsidR="000624A1">
              <w:rPr>
                <w:noProof/>
                <w:webHidden/>
              </w:rPr>
              <w:tab/>
            </w:r>
            <w:r w:rsidR="000624A1">
              <w:rPr>
                <w:noProof/>
                <w:webHidden/>
              </w:rPr>
              <w:fldChar w:fldCharType="begin"/>
            </w:r>
            <w:r w:rsidR="000624A1">
              <w:rPr>
                <w:noProof/>
                <w:webHidden/>
              </w:rPr>
              <w:instrText xml:space="preserve"> PAGEREF _Toc380073478 \h </w:instrText>
            </w:r>
            <w:r w:rsidR="000624A1">
              <w:rPr>
                <w:noProof/>
                <w:webHidden/>
              </w:rPr>
            </w:r>
            <w:r w:rsidR="000624A1">
              <w:rPr>
                <w:noProof/>
                <w:webHidden/>
              </w:rPr>
              <w:fldChar w:fldCharType="separate"/>
            </w:r>
            <w:r w:rsidR="00FD5436">
              <w:rPr>
                <w:noProof/>
                <w:webHidden/>
              </w:rPr>
              <w:t>13</w:t>
            </w:r>
            <w:r w:rsidR="000624A1">
              <w:rPr>
                <w:noProof/>
                <w:webHidden/>
              </w:rPr>
              <w:fldChar w:fldCharType="end"/>
            </w:r>
          </w:hyperlink>
        </w:p>
        <w:p w:rsidR="000624A1" w:rsidRDefault="0003363C">
          <w:pPr>
            <w:pStyle w:val="TOC2"/>
            <w:tabs>
              <w:tab w:val="right" w:leader="dot" w:pos="9350"/>
            </w:tabs>
            <w:rPr>
              <w:noProof/>
              <w:sz w:val="22"/>
              <w:szCs w:val="22"/>
            </w:rPr>
          </w:pPr>
          <w:hyperlink w:anchor="_Toc380073479" w:history="1">
            <w:r w:rsidR="000624A1" w:rsidRPr="006B26E4">
              <w:rPr>
                <w:rStyle w:val="Hyperlink"/>
                <w:noProof/>
              </w:rPr>
              <w:t>Children and Adults</w:t>
            </w:r>
            <w:r w:rsidR="000624A1">
              <w:rPr>
                <w:noProof/>
                <w:webHidden/>
              </w:rPr>
              <w:tab/>
            </w:r>
            <w:r w:rsidR="000624A1">
              <w:rPr>
                <w:noProof/>
                <w:webHidden/>
              </w:rPr>
              <w:fldChar w:fldCharType="begin"/>
            </w:r>
            <w:r w:rsidR="000624A1">
              <w:rPr>
                <w:noProof/>
                <w:webHidden/>
              </w:rPr>
              <w:instrText xml:space="preserve"> PAGEREF _Toc380073479 \h </w:instrText>
            </w:r>
            <w:r w:rsidR="000624A1">
              <w:rPr>
                <w:noProof/>
                <w:webHidden/>
              </w:rPr>
            </w:r>
            <w:r w:rsidR="000624A1">
              <w:rPr>
                <w:noProof/>
                <w:webHidden/>
              </w:rPr>
              <w:fldChar w:fldCharType="separate"/>
            </w:r>
            <w:r w:rsidR="00FD5436">
              <w:rPr>
                <w:noProof/>
                <w:webHidden/>
              </w:rPr>
              <w:t>13</w:t>
            </w:r>
            <w:r w:rsidR="000624A1">
              <w:rPr>
                <w:noProof/>
                <w:webHidden/>
              </w:rPr>
              <w:fldChar w:fldCharType="end"/>
            </w:r>
          </w:hyperlink>
        </w:p>
        <w:p w:rsidR="000624A1" w:rsidRDefault="0003363C">
          <w:pPr>
            <w:pStyle w:val="TOC1"/>
            <w:tabs>
              <w:tab w:val="right" w:leader="dot" w:pos="9350"/>
            </w:tabs>
            <w:rPr>
              <w:noProof/>
              <w:sz w:val="22"/>
              <w:szCs w:val="22"/>
            </w:rPr>
          </w:pPr>
          <w:hyperlink w:anchor="_Toc380073480" w:history="1">
            <w:r w:rsidR="000624A1" w:rsidRPr="006B26E4">
              <w:rPr>
                <w:rStyle w:val="Hyperlink"/>
                <w:noProof/>
              </w:rPr>
              <w:t>Research Plan</w:t>
            </w:r>
            <w:r w:rsidR="000624A1">
              <w:rPr>
                <w:noProof/>
                <w:webHidden/>
              </w:rPr>
              <w:tab/>
            </w:r>
            <w:r w:rsidR="000624A1">
              <w:rPr>
                <w:noProof/>
                <w:webHidden/>
              </w:rPr>
              <w:fldChar w:fldCharType="begin"/>
            </w:r>
            <w:r w:rsidR="000624A1">
              <w:rPr>
                <w:noProof/>
                <w:webHidden/>
              </w:rPr>
              <w:instrText xml:space="preserve"> PAGEREF _Toc380073480 \h </w:instrText>
            </w:r>
            <w:r w:rsidR="000624A1">
              <w:rPr>
                <w:noProof/>
                <w:webHidden/>
              </w:rPr>
            </w:r>
            <w:r w:rsidR="000624A1">
              <w:rPr>
                <w:noProof/>
                <w:webHidden/>
              </w:rPr>
              <w:fldChar w:fldCharType="separate"/>
            </w:r>
            <w:r w:rsidR="00FD5436">
              <w:rPr>
                <w:noProof/>
                <w:webHidden/>
              </w:rPr>
              <w:t>14</w:t>
            </w:r>
            <w:r w:rsidR="000624A1">
              <w:rPr>
                <w:noProof/>
                <w:webHidden/>
              </w:rPr>
              <w:fldChar w:fldCharType="end"/>
            </w:r>
          </w:hyperlink>
        </w:p>
        <w:p w:rsidR="000624A1" w:rsidRDefault="0003363C">
          <w:pPr>
            <w:pStyle w:val="TOC2"/>
            <w:tabs>
              <w:tab w:val="right" w:leader="dot" w:pos="9350"/>
            </w:tabs>
            <w:rPr>
              <w:noProof/>
              <w:sz w:val="22"/>
              <w:szCs w:val="22"/>
            </w:rPr>
          </w:pPr>
          <w:hyperlink w:anchor="_Toc380073481" w:history="1">
            <w:r w:rsidR="000624A1" w:rsidRPr="006B26E4">
              <w:rPr>
                <w:rStyle w:val="Hyperlink"/>
                <w:noProof/>
              </w:rPr>
              <w:t>First Stage– Analogous Sensory Experiences</w:t>
            </w:r>
            <w:r w:rsidR="000624A1">
              <w:rPr>
                <w:noProof/>
                <w:webHidden/>
              </w:rPr>
              <w:tab/>
            </w:r>
            <w:r w:rsidR="000624A1">
              <w:rPr>
                <w:noProof/>
                <w:webHidden/>
              </w:rPr>
              <w:fldChar w:fldCharType="begin"/>
            </w:r>
            <w:r w:rsidR="000624A1">
              <w:rPr>
                <w:noProof/>
                <w:webHidden/>
              </w:rPr>
              <w:instrText xml:space="preserve"> PAGEREF _Toc380073481 \h </w:instrText>
            </w:r>
            <w:r w:rsidR="000624A1">
              <w:rPr>
                <w:noProof/>
                <w:webHidden/>
              </w:rPr>
            </w:r>
            <w:r w:rsidR="000624A1">
              <w:rPr>
                <w:noProof/>
                <w:webHidden/>
              </w:rPr>
              <w:fldChar w:fldCharType="separate"/>
            </w:r>
            <w:r w:rsidR="00FD5436">
              <w:rPr>
                <w:noProof/>
                <w:webHidden/>
              </w:rPr>
              <w:t>14</w:t>
            </w:r>
            <w:r w:rsidR="000624A1">
              <w:rPr>
                <w:noProof/>
                <w:webHidden/>
              </w:rPr>
              <w:fldChar w:fldCharType="end"/>
            </w:r>
          </w:hyperlink>
        </w:p>
        <w:p w:rsidR="000624A1" w:rsidRDefault="0003363C">
          <w:pPr>
            <w:pStyle w:val="TOC3"/>
            <w:tabs>
              <w:tab w:val="right" w:leader="dot" w:pos="9350"/>
            </w:tabs>
            <w:rPr>
              <w:noProof/>
              <w:sz w:val="22"/>
              <w:szCs w:val="22"/>
            </w:rPr>
          </w:pPr>
          <w:hyperlink w:anchor="_Toc380073482" w:history="1">
            <w:r w:rsidR="000624A1" w:rsidRPr="006B26E4">
              <w:rPr>
                <w:rStyle w:val="Hyperlink"/>
                <w:noProof/>
              </w:rPr>
              <w:t>Proposed Scenarios</w:t>
            </w:r>
            <w:r w:rsidR="000624A1">
              <w:rPr>
                <w:noProof/>
                <w:webHidden/>
              </w:rPr>
              <w:tab/>
            </w:r>
            <w:r w:rsidR="000624A1">
              <w:rPr>
                <w:noProof/>
                <w:webHidden/>
              </w:rPr>
              <w:fldChar w:fldCharType="begin"/>
            </w:r>
            <w:r w:rsidR="000624A1">
              <w:rPr>
                <w:noProof/>
                <w:webHidden/>
              </w:rPr>
              <w:instrText xml:space="preserve"> PAGEREF _Toc380073482 \h </w:instrText>
            </w:r>
            <w:r w:rsidR="000624A1">
              <w:rPr>
                <w:noProof/>
                <w:webHidden/>
              </w:rPr>
            </w:r>
            <w:r w:rsidR="000624A1">
              <w:rPr>
                <w:noProof/>
                <w:webHidden/>
              </w:rPr>
              <w:fldChar w:fldCharType="separate"/>
            </w:r>
            <w:r w:rsidR="00FD5436">
              <w:rPr>
                <w:noProof/>
                <w:webHidden/>
              </w:rPr>
              <w:t>14</w:t>
            </w:r>
            <w:r w:rsidR="000624A1">
              <w:rPr>
                <w:noProof/>
                <w:webHidden/>
              </w:rPr>
              <w:fldChar w:fldCharType="end"/>
            </w:r>
          </w:hyperlink>
        </w:p>
        <w:p w:rsidR="000624A1" w:rsidRDefault="0003363C">
          <w:pPr>
            <w:pStyle w:val="TOC3"/>
            <w:tabs>
              <w:tab w:val="right" w:leader="dot" w:pos="9350"/>
            </w:tabs>
            <w:rPr>
              <w:noProof/>
              <w:sz w:val="22"/>
              <w:szCs w:val="22"/>
            </w:rPr>
          </w:pPr>
          <w:hyperlink w:anchor="_Toc380073483" w:history="1">
            <w:r w:rsidR="000624A1" w:rsidRPr="006B26E4">
              <w:rPr>
                <w:rStyle w:val="Hyperlink"/>
                <w:noProof/>
              </w:rPr>
              <w:t>Addressed Questions</w:t>
            </w:r>
            <w:r w:rsidR="000624A1">
              <w:rPr>
                <w:noProof/>
                <w:webHidden/>
              </w:rPr>
              <w:tab/>
            </w:r>
            <w:r w:rsidR="000624A1">
              <w:rPr>
                <w:noProof/>
                <w:webHidden/>
              </w:rPr>
              <w:fldChar w:fldCharType="begin"/>
            </w:r>
            <w:r w:rsidR="000624A1">
              <w:rPr>
                <w:noProof/>
                <w:webHidden/>
              </w:rPr>
              <w:instrText xml:space="preserve"> PAGEREF _Toc380073483 \h </w:instrText>
            </w:r>
            <w:r w:rsidR="000624A1">
              <w:rPr>
                <w:noProof/>
                <w:webHidden/>
              </w:rPr>
            </w:r>
            <w:r w:rsidR="000624A1">
              <w:rPr>
                <w:noProof/>
                <w:webHidden/>
              </w:rPr>
              <w:fldChar w:fldCharType="separate"/>
            </w:r>
            <w:r w:rsidR="00FD5436">
              <w:rPr>
                <w:noProof/>
                <w:webHidden/>
              </w:rPr>
              <w:t>14</w:t>
            </w:r>
            <w:r w:rsidR="000624A1">
              <w:rPr>
                <w:noProof/>
                <w:webHidden/>
              </w:rPr>
              <w:fldChar w:fldCharType="end"/>
            </w:r>
          </w:hyperlink>
        </w:p>
        <w:p w:rsidR="000624A1" w:rsidRDefault="0003363C">
          <w:pPr>
            <w:pStyle w:val="TOC2"/>
            <w:tabs>
              <w:tab w:val="right" w:leader="dot" w:pos="9350"/>
            </w:tabs>
            <w:rPr>
              <w:noProof/>
              <w:sz w:val="22"/>
              <w:szCs w:val="22"/>
            </w:rPr>
          </w:pPr>
          <w:hyperlink w:anchor="_Toc380073484" w:history="1">
            <w:r w:rsidR="000624A1" w:rsidRPr="006B26E4">
              <w:rPr>
                <w:rStyle w:val="Hyperlink"/>
                <w:noProof/>
              </w:rPr>
              <w:t>Second Stage– New Conscious Sensory Experiences</w:t>
            </w:r>
            <w:r w:rsidR="000624A1">
              <w:rPr>
                <w:noProof/>
                <w:webHidden/>
              </w:rPr>
              <w:tab/>
            </w:r>
            <w:r w:rsidR="000624A1">
              <w:rPr>
                <w:noProof/>
                <w:webHidden/>
              </w:rPr>
              <w:fldChar w:fldCharType="begin"/>
            </w:r>
            <w:r w:rsidR="000624A1">
              <w:rPr>
                <w:noProof/>
                <w:webHidden/>
              </w:rPr>
              <w:instrText xml:space="preserve"> PAGEREF _Toc380073484 \h </w:instrText>
            </w:r>
            <w:r w:rsidR="000624A1">
              <w:rPr>
                <w:noProof/>
                <w:webHidden/>
              </w:rPr>
            </w:r>
            <w:r w:rsidR="000624A1">
              <w:rPr>
                <w:noProof/>
                <w:webHidden/>
              </w:rPr>
              <w:fldChar w:fldCharType="separate"/>
            </w:r>
            <w:r w:rsidR="00FD5436">
              <w:rPr>
                <w:noProof/>
                <w:webHidden/>
              </w:rPr>
              <w:t>14</w:t>
            </w:r>
            <w:r w:rsidR="000624A1">
              <w:rPr>
                <w:noProof/>
                <w:webHidden/>
              </w:rPr>
              <w:fldChar w:fldCharType="end"/>
            </w:r>
          </w:hyperlink>
        </w:p>
        <w:p w:rsidR="000624A1" w:rsidRDefault="0003363C">
          <w:pPr>
            <w:pStyle w:val="TOC3"/>
            <w:tabs>
              <w:tab w:val="right" w:leader="dot" w:pos="9350"/>
            </w:tabs>
            <w:rPr>
              <w:noProof/>
              <w:sz w:val="22"/>
              <w:szCs w:val="22"/>
            </w:rPr>
          </w:pPr>
          <w:hyperlink w:anchor="_Toc380073485" w:history="1">
            <w:r w:rsidR="000624A1" w:rsidRPr="006B26E4">
              <w:rPr>
                <w:rStyle w:val="Hyperlink"/>
                <w:noProof/>
              </w:rPr>
              <w:t>Proposed Scenarios</w:t>
            </w:r>
            <w:r w:rsidR="000624A1">
              <w:rPr>
                <w:noProof/>
                <w:webHidden/>
              </w:rPr>
              <w:tab/>
            </w:r>
            <w:r w:rsidR="000624A1">
              <w:rPr>
                <w:noProof/>
                <w:webHidden/>
              </w:rPr>
              <w:fldChar w:fldCharType="begin"/>
            </w:r>
            <w:r w:rsidR="000624A1">
              <w:rPr>
                <w:noProof/>
                <w:webHidden/>
              </w:rPr>
              <w:instrText xml:space="preserve"> PAGEREF _Toc380073485 \h </w:instrText>
            </w:r>
            <w:r w:rsidR="000624A1">
              <w:rPr>
                <w:noProof/>
                <w:webHidden/>
              </w:rPr>
            </w:r>
            <w:r w:rsidR="000624A1">
              <w:rPr>
                <w:noProof/>
                <w:webHidden/>
              </w:rPr>
              <w:fldChar w:fldCharType="separate"/>
            </w:r>
            <w:r w:rsidR="00FD5436">
              <w:rPr>
                <w:noProof/>
                <w:webHidden/>
              </w:rPr>
              <w:t>14</w:t>
            </w:r>
            <w:r w:rsidR="000624A1">
              <w:rPr>
                <w:noProof/>
                <w:webHidden/>
              </w:rPr>
              <w:fldChar w:fldCharType="end"/>
            </w:r>
          </w:hyperlink>
        </w:p>
        <w:p w:rsidR="000624A1" w:rsidRDefault="0003363C">
          <w:pPr>
            <w:pStyle w:val="TOC3"/>
            <w:tabs>
              <w:tab w:val="right" w:leader="dot" w:pos="9350"/>
            </w:tabs>
            <w:rPr>
              <w:noProof/>
              <w:sz w:val="22"/>
              <w:szCs w:val="22"/>
            </w:rPr>
          </w:pPr>
          <w:hyperlink w:anchor="_Toc380073486" w:history="1">
            <w:r w:rsidR="000624A1" w:rsidRPr="006B26E4">
              <w:rPr>
                <w:rStyle w:val="Hyperlink"/>
                <w:noProof/>
              </w:rPr>
              <w:t>Addressed Questions</w:t>
            </w:r>
            <w:r w:rsidR="000624A1">
              <w:rPr>
                <w:noProof/>
                <w:webHidden/>
              </w:rPr>
              <w:tab/>
            </w:r>
            <w:r w:rsidR="000624A1">
              <w:rPr>
                <w:noProof/>
                <w:webHidden/>
              </w:rPr>
              <w:fldChar w:fldCharType="begin"/>
            </w:r>
            <w:r w:rsidR="000624A1">
              <w:rPr>
                <w:noProof/>
                <w:webHidden/>
              </w:rPr>
              <w:instrText xml:space="preserve"> PAGEREF _Toc380073486 \h </w:instrText>
            </w:r>
            <w:r w:rsidR="000624A1">
              <w:rPr>
                <w:noProof/>
                <w:webHidden/>
              </w:rPr>
            </w:r>
            <w:r w:rsidR="000624A1">
              <w:rPr>
                <w:noProof/>
                <w:webHidden/>
              </w:rPr>
              <w:fldChar w:fldCharType="separate"/>
            </w:r>
            <w:r w:rsidR="00FD5436">
              <w:rPr>
                <w:noProof/>
                <w:webHidden/>
              </w:rPr>
              <w:t>15</w:t>
            </w:r>
            <w:r w:rsidR="000624A1">
              <w:rPr>
                <w:noProof/>
                <w:webHidden/>
              </w:rPr>
              <w:fldChar w:fldCharType="end"/>
            </w:r>
          </w:hyperlink>
        </w:p>
        <w:p w:rsidR="000624A1" w:rsidRDefault="0003363C">
          <w:pPr>
            <w:pStyle w:val="TOC2"/>
            <w:tabs>
              <w:tab w:val="right" w:leader="dot" w:pos="9350"/>
            </w:tabs>
            <w:rPr>
              <w:noProof/>
              <w:sz w:val="22"/>
              <w:szCs w:val="22"/>
            </w:rPr>
          </w:pPr>
          <w:hyperlink w:anchor="_Toc380073487" w:history="1">
            <w:r w:rsidR="000624A1" w:rsidRPr="006B26E4">
              <w:rPr>
                <w:rStyle w:val="Hyperlink"/>
                <w:noProof/>
              </w:rPr>
              <w:t>Third Stage– New Unconscious Sensory Experiences</w:t>
            </w:r>
            <w:r w:rsidR="000624A1">
              <w:rPr>
                <w:noProof/>
                <w:webHidden/>
              </w:rPr>
              <w:tab/>
            </w:r>
            <w:r w:rsidR="000624A1">
              <w:rPr>
                <w:noProof/>
                <w:webHidden/>
              </w:rPr>
              <w:fldChar w:fldCharType="begin"/>
            </w:r>
            <w:r w:rsidR="000624A1">
              <w:rPr>
                <w:noProof/>
                <w:webHidden/>
              </w:rPr>
              <w:instrText xml:space="preserve"> PAGEREF _Toc380073487 \h </w:instrText>
            </w:r>
            <w:r w:rsidR="000624A1">
              <w:rPr>
                <w:noProof/>
                <w:webHidden/>
              </w:rPr>
            </w:r>
            <w:r w:rsidR="000624A1">
              <w:rPr>
                <w:noProof/>
                <w:webHidden/>
              </w:rPr>
              <w:fldChar w:fldCharType="separate"/>
            </w:r>
            <w:r w:rsidR="00FD5436">
              <w:rPr>
                <w:noProof/>
                <w:webHidden/>
              </w:rPr>
              <w:t>15</w:t>
            </w:r>
            <w:r w:rsidR="000624A1">
              <w:rPr>
                <w:noProof/>
                <w:webHidden/>
              </w:rPr>
              <w:fldChar w:fldCharType="end"/>
            </w:r>
          </w:hyperlink>
        </w:p>
        <w:p w:rsidR="000624A1" w:rsidRDefault="0003363C">
          <w:pPr>
            <w:pStyle w:val="TOC3"/>
            <w:tabs>
              <w:tab w:val="right" w:leader="dot" w:pos="9350"/>
            </w:tabs>
            <w:rPr>
              <w:noProof/>
              <w:sz w:val="22"/>
              <w:szCs w:val="22"/>
            </w:rPr>
          </w:pPr>
          <w:hyperlink w:anchor="_Toc380073488" w:history="1">
            <w:r w:rsidR="000624A1" w:rsidRPr="006B26E4">
              <w:rPr>
                <w:rStyle w:val="Hyperlink"/>
                <w:noProof/>
              </w:rPr>
              <w:t>Proposed Scenarios</w:t>
            </w:r>
            <w:r w:rsidR="000624A1">
              <w:rPr>
                <w:noProof/>
                <w:webHidden/>
              </w:rPr>
              <w:tab/>
            </w:r>
            <w:r w:rsidR="000624A1">
              <w:rPr>
                <w:noProof/>
                <w:webHidden/>
              </w:rPr>
              <w:fldChar w:fldCharType="begin"/>
            </w:r>
            <w:r w:rsidR="000624A1">
              <w:rPr>
                <w:noProof/>
                <w:webHidden/>
              </w:rPr>
              <w:instrText xml:space="preserve"> PAGEREF _Toc380073488 \h </w:instrText>
            </w:r>
            <w:r w:rsidR="000624A1">
              <w:rPr>
                <w:noProof/>
                <w:webHidden/>
              </w:rPr>
            </w:r>
            <w:r w:rsidR="000624A1">
              <w:rPr>
                <w:noProof/>
                <w:webHidden/>
              </w:rPr>
              <w:fldChar w:fldCharType="separate"/>
            </w:r>
            <w:r w:rsidR="00FD5436">
              <w:rPr>
                <w:noProof/>
                <w:webHidden/>
              </w:rPr>
              <w:t>15</w:t>
            </w:r>
            <w:r w:rsidR="000624A1">
              <w:rPr>
                <w:noProof/>
                <w:webHidden/>
              </w:rPr>
              <w:fldChar w:fldCharType="end"/>
            </w:r>
          </w:hyperlink>
        </w:p>
        <w:p w:rsidR="000624A1" w:rsidRDefault="0003363C">
          <w:pPr>
            <w:pStyle w:val="TOC3"/>
            <w:tabs>
              <w:tab w:val="right" w:leader="dot" w:pos="9350"/>
            </w:tabs>
            <w:rPr>
              <w:noProof/>
              <w:sz w:val="22"/>
              <w:szCs w:val="22"/>
            </w:rPr>
          </w:pPr>
          <w:hyperlink w:anchor="_Toc380073489" w:history="1">
            <w:r w:rsidR="000624A1" w:rsidRPr="006B26E4">
              <w:rPr>
                <w:rStyle w:val="Hyperlink"/>
                <w:noProof/>
              </w:rPr>
              <w:t>Addressed Questions</w:t>
            </w:r>
            <w:r w:rsidR="000624A1">
              <w:rPr>
                <w:noProof/>
                <w:webHidden/>
              </w:rPr>
              <w:tab/>
            </w:r>
            <w:r w:rsidR="000624A1">
              <w:rPr>
                <w:noProof/>
                <w:webHidden/>
              </w:rPr>
              <w:fldChar w:fldCharType="begin"/>
            </w:r>
            <w:r w:rsidR="000624A1">
              <w:rPr>
                <w:noProof/>
                <w:webHidden/>
              </w:rPr>
              <w:instrText xml:space="preserve"> PAGEREF _Toc380073489 \h </w:instrText>
            </w:r>
            <w:r w:rsidR="000624A1">
              <w:rPr>
                <w:noProof/>
                <w:webHidden/>
              </w:rPr>
            </w:r>
            <w:r w:rsidR="000624A1">
              <w:rPr>
                <w:noProof/>
                <w:webHidden/>
              </w:rPr>
              <w:fldChar w:fldCharType="separate"/>
            </w:r>
            <w:r w:rsidR="00FD5436">
              <w:rPr>
                <w:noProof/>
                <w:webHidden/>
              </w:rPr>
              <w:t>15</w:t>
            </w:r>
            <w:r w:rsidR="000624A1">
              <w:rPr>
                <w:noProof/>
                <w:webHidden/>
              </w:rPr>
              <w:fldChar w:fldCharType="end"/>
            </w:r>
          </w:hyperlink>
        </w:p>
        <w:p w:rsidR="000624A1" w:rsidRDefault="0003363C">
          <w:pPr>
            <w:pStyle w:val="TOC2"/>
            <w:tabs>
              <w:tab w:val="right" w:leader="dot" w:pos="9350"/>
            </w:tabs>
            <w:rPr>
              <w:noProof/>
              <w:sz w:val="22"/>
              <w:szCs w:val="22"/>
            </w:rPr>
          </w:pPr>
          <w:hyperlink w:anchor="_Toc380073490" w:history="1">
            <w:r w:rsidR="000624A1" w:rsidRPr="006B26E4">
              <w:rPr>
                <w:rStyle w:val="Hyperlink"/>
                <w:noProof/>
              </w:rPr>
              <w:t>Fourth Stage</w:t>
            </w:r>
            <w:r w:rsidR="000624A1">
              <w:rPr>
                <w:noProof/>
                <w:webHidden/>
              </w:rPr>
              <w:tab/>
            </w:r>
            <w:r w:rsidR="000624A1">
              <w:rPr>
                <w:noProof/>
                <w:webHidden/>
              </w:rPr>
              <w:fldChar w:fldCharType="begin"/>
            </w:r>
            <w:r w:rsidR="000624A1">
              <w:rPr>
                <w:noProof/>
                <w:webHidden/>
              </w:rPr>
              <w:instrText xml:space="preserve"> PAGEREF _Toc380073490 \h </w:instrText>
            </w:r>
            <w:r w:rsidR="000624A1">
              <w:rPr>
                <w:noProof/>
                <w:webHidden/>
              </w:rPr>
            </w:r>
            <w:r w:rsidR="000624A1">
              <w:rPr>
                <w:noProof/>
                <w:webHidden/>
              </w:rPr>
              <w:fldChar w:fldCharType="separate"/>
            </w:r>
            <w:r w:rsidR="00FD5436">
              <w:rPr>
                <w:noProof/>
                <w:webHidden/>
              </w:rPr>
              <w:t>16</w:t>
            </w:r>
            <w:r w:rsidR="000624A1">
              <w:rPr>
                <w:noProof/>
                <w:webHidden/>
              </w:rPr>
              <w:fldChar w:fldCharType="end"/>
            </w:r>
          </w:hyperlink>
        </w:p>
        <w:p w:rsidR="000624A1" w:rsidRDefault="0003363C">
          <w:pPr>
            <w:pStyle w:val="TOC1"/>
            <w:tabs>
              <w:tab w:val="right" w:leader="dot" w:pos="9350"/>
            </w:tabs>
            <w:rPr>
              <w:noProof/>
              <w:sz w:val="22"/>
              <w:szCs w:val="22"/>
            </w:rPr>
          </w:pPr>
          <w:hyperlink w:anchor="_Toc380073491" w:history="1">
            <w:r w:rsidR="000624A1" w:rsidRPr="006B26E4">
              <w:rPr>
                <w:rStyle w:val="Hyperlink"/>
                <w:noProof/>
              </w:rPr>
              <w:t>Timeline</w:t>
            </w:r>
            <w:r w:rsidR="000624A1">
              <w:rPr>
                <w:noProof/>
                <w:webHidden/>
              </w:rPr>
              <w:tab/>
            </w:r>
            <w:r w:rsidR="000624A1">
              <w:rPr>
                <w:noProof/>
                <w:webHidden/>
              </w:rPr>
              <w:fldChar w:fldCharType="begin"/>
            </w:r>
            <w:r w:rsidR="000624A1">
              <w:rPr>
                <w:noProof/>
                <w:webHidden/>
              </w:rPr>
              <w:instrText xml:space="preserve"> PAGEREF _Toc380073491 \h </w:instrText>
            </w:r>
            <w:r w:rsidR="000624A1">
              <w:rPr>
                <w:noProof/>
                <w:webHidden/>
              </w:rPr>
            </w:r>
            <w:r w:rsidR="000624A1">
              <w:rPr>
                <w:noProof/>
                <w:webHidden/>
              </w:rPr>
              <w:fldChar w:fldCharType="separate"/>
            </w:r>
            <w:r w:rsidR="00FD5436">
              <w:rPr>
                <w:noProof/>
                <w:webHidden/>
              </w:rPr>
              <w:t>17</w:t>
            </w:r>
            <w:r w:rsidR="000624A1">
              <w:rPr>
                <w:noProof/>
                <w:webHidden/>
              </w:rPr>
              <w:fldChar w:fldCharType="end"/>
            </w:r>
          </w:hyperlink>
        </w:p>
        <w:p w:rsidR="000624A1" w:rsidRDefault="0003363C">
          <w:pPr>
            <w:pStyle w:val="TOC2"/>
            <w:tabs>
              <w:tab w:val="right" w:leader="dot" w:pos="9350"/>
            </w:tabs>
            <w:rPr>
              <w:noProof/>
              <w:sz w:val="22"/>
              <w:szCs w:val="22"/>
            </w:rPr>
          </w:pPr>
          <w:hyperlink w:anchor="_Toc380073492" w:history="1">
            <w:r w:rsidR="000624A1" w:rsidRPr="006B26E4">
              <w:rPr>
                <w:rStyle w:val="Hyperlink"/>
                <w:noProof/>
              </w:rPr>
              <w:t>Phase One (January - February)</w:t>
            </w:r>
            <w:r w:rsidR="000624A1">
              <w:rPr>
                <w:noProof/>
                <w:webHidden/>
              </w:rPr>
              <w:tab/>
            </w:r>
            <w:r w:rsidR="000624A1">
              <w:rPr>
                <w:noProof/>
                <w:webHidden/>
              </w:rPr>
              <w:fldChar w:fldCharType="begin"/>
            </w:r>
            <w:r w:rsidR="000624A1">
              <w:rPr>
                <w:noProof/>
                <w:webHidden/>
              </w:rPr>
              <w:instrText xml:space="preserve"> PAGEREF _Toc380073492 \h </w:instrText>
            </w:r>
            <w:r w:rsidR="000624A1">
              <w:rPr>
                <w:noProof/>
                <w:webHidden/>
              </w:rPr>
            </w:r>
            <w:r w:rsidR="000624A1">
              <w:rPr>
                <w:noProof/>
                <w:webHidden/>
              </w:rPr>
              <w:fldChar w:fldCharType="separate"/>
            </w:r>
            <w:r w:rsidR="00FD5436">
              <w:rPr>
                <w:noProof/>
                <w:webHidden/>
              </w:rPr>
              <w:t>17</w:t>
            </w:r>
            <w:r w:rsidR="000624A1">
              <w:rPr>
                <w:noProof/>
                <w:webHidden/>
              </w:rPr>
              <w:fldChar w:fldCharType="end"/>
            </w:r>
          </w:hyperlink>
        </w:p>
        <w:p w:rsidR="000624A1" w:rsidRDefault="0003363C">
          <w:pPr>
            <w:pStyle w:val="TOC2"/>
            <w:tabs>
              <w:tab w:val="right" w:leader="dot" w:pos="9350"/>
            </w:tabs>
            <w:rPr>
              <w:noProof/>
              <w:sz w:val="22"/>
              <w:szCs w:val="22"/>
            </w:rPr>
          </w:pPr>
          <w:hyperlink w:anchor="_Toc380073493" w:history="1">
            <w:r w:rsidR="000624A1" w:rsidRPr="006B26E4">
              <w:rPr>
                <w:rStyle w:val="Hyperlink"/>
                <w:noProof/>
              </w:rPr>
              <w:t>Phase Two (February - April)</w:t>
            </w:r>
            <w:r w:rsidR="000624A1">
              <w:rPr>
                <w:noProof/>
                <w:webHidden/>
              </w:rPr>
              <w:tab/>
            </w:r>
            <w:r w:rsidR="000624A1">
              <w:rPr>
                <w:noProof/>
                <w:webHidden/>
              </w:rPr>
              <w:fldChar w:fldCharType="begin"/>
            </w:r>
            <w:r w:rsidR="000624A1">
              <w:rPr>
                <w:noProof/>
                <w:webHidden/>
              </w:rPr>
              <w:instrText xml:space="preserve"> PAGEREF _Toc380073493 \h </w:instrText>
            </w:r>
            <w:r w:rsidR="000624A1">
              <w:rPr>
                <w:noProof/>
                <w:webHidden/>
              </w:rPr>
            </w:r>
            <w:r w:rsidR="000624A1">
              <w:rPr>
                <w:noProof/>
                <w:webHidden/>
              </w:rPr>
              <w:fldChar w:fldCharType="separate"/>
            </w:r>
            <w:r w:rsidR="00FD5436">
              <w:rPr>
                <w:noProof/>
                <w:webHidden/>
              </w:rPr>
              <w:t>17</w:t>
            </w:r>
            <w:r w:rsidR="000624A1">
              <w:rPr>
                <w:noProof/>
                <w:webHidden/>
              </w:rPr>
              <w:fldChar w:fldCharType="end"/>
            </w:r>
          </w:hyperlink>
        </w:p>
        <w:p w:rsidR="000624A1" w:rsidRDefault="0003363C">
          <w:pPr>
            <w:pStyle w:val="TOC2"/>
            <w:tabs>
              <w:tab w:val="right" w:leader="dot" w:pos="9350"/>
            </w:tabs>
            <w:rPr>
              <w:noProof/>
              <w:sz w:val="22"/>
              <w:szCs w:val="22"/>
            </w:rPr>
          </w:pPr>
          <w:hyperlink w:anchor="_Toc380073494" w:history="1">
            <w:r w:rsidR="000624A1" w:rsidRPr="006B26E4">
              <w:rPr>
                <w:rStyle w:val="Hyperlink"/>
                <w:noProof/>
              </w:rPr>
              <w:t>Phase Three (May - June)</w:t>
            </w:r>
            <w:r w:rsidR="000624A1">
              <w:rPr>
                <w:noProof/>
                <w:webHidden/>
              </w:rPr>
              <w:tab/>
            </w:r>
            <w:r w:rsidR="000624A1">
              <w:rPr>
                <w:noProof/>
                <w:webHidden/>
              </w:rPr>
              <w:fldChar w:fldCharType="begin"/>
            </w:r>
            <w:r w:rsidR="000624A1">
              <w:rPr>
                <w:noProof/>
                <w:webHidden/>
              </w:rPr>
              <w:instrText xml:space="preserve"> PAGEREF _Toc380073494 \h </w:instrText>
            </w:r>
            <w:r w:rsidR="000624A1">
              <w:rPr>
                <w:noProof/>
                <w:webHidden/>
              </w:rPr>
            </w:r>
            <w:r w:rsidR="000624A1">
              <w:rPr>
                <w:noProof/>
                <w:webHidden/>
              </w:rPr>
              <w:fldChar w:fldCharType="separate"/>
            </w:r>
            <w:r w:rsidR="00FD5436">
              <w:rPr>
                <w:noProof/>
                <w:webHidden/>
              </w:rPr>
              <w:t>17</w:t>
            </w:r>
            <w:r w:rsidR="000624A1">
              <w:rPr>
                <w:noProof/>
                <w:webHidden/>
              </w:rPr>
              <w:fldChar w:fldCharType="end"/>
            </w:r>
          </w:hyperlink>
        </w:p>
        <w:p w:rsidR="000624A1" w:rsidRDefault="0003363C">
          <w:pPr>
            <w:pStyle w:val="TOC2"/>
            <w:tabs>
              <w:tab w:val="right" w:leader="dot" w:pos="9350"/>
            </w:tabs>
            <w:rPr>
              <w:noProof/>
              <w:sz w:val="22"/>
              <w:szCs w:val="22"/>
            </w:rPr>
          </w:pPr>
          <w:hyperlink w:anchor="_Toc380073495" w:history="1">
            <w:r w:rsidR="000624A1" w:rsidRPr="006B26E4">
              <w:rPr>
                <w:rStyle w:val="Hyperlink"/>
                <w:noProof/>
              </w:rPr>
              <w:t>Phase Four (July - August)</w:t>
            </w:r>
            <w:r w:rsidR="000624A1">
              <w:rPr>
                <w:noProof/>
                <w:webHidden/>
              </w:rPr>
              <w:tab/>
            </w:r>
            <w:r w:rsidR="000624A1">
              <w:rPr>
                <w:noProof/>
                <w:webHidden/>
              </w:rPr>
              <w:fldChar w:fldCharType="begin"/>
            </w:r>
            <w:r w:rsidR="000624A1">
              <w:rPr>
                <w:noProof/>
                <w:webHidden/>
              </w:rPr>
              <w:instrText xml:space="preserve"> PAGEREF _Toc380073495 \h </w:instrText>
            </w:r>
            <w:r w:rsidR="000624A1">
              <w:rPr>
                <w:noProof/>
                <w:webHidden/>
              </w:rPr>
            </w:r>
            <w:r w:rsidR="000624A1">
              <w:rPr>
                <w:noProof/>
                <w:webHidden/>
              </w:rPr>
              <w:fldChar w:fldCharType="separate"/>
            </w:r>
            <w:r w:rsidR="00FD5436">
              <w:rPr>
                <w:noProof/>
                <w:webHidden/>
              </w:rPr>
              <w:t>17</w:t>
            </w:r>
            <w:r w:rsidR="000624A1">
              <w:rPr>
                <w:noProof/>
                <w:webHidden/>
              </w:rPr>
              <w:fldChar w:fldCharType="end"/>
            </w:r>
          </w:hyperlink>
        </w:p>
        <w:p w:rsidR="000624A1" w:rsidRDefault="0003363C">
          <w:pPr>
            <w:pStyle w:val="TOC1"/>
            <w:tabs>
              <w:tab w:val="right" w:leader="dot" w:pos="9350"/>
            </w:tabs>
            <w:rPr>
              <w:noProof/>
              <w:sz w:val="22"/>
              <w:szCs w:val="22"/>
            </w:rPr>
          </w:pPr>
          <w:hyperlink w:anchor="_Toc380073496" w:history="1">
            <w:r w:rsidR="000624A1" w:rsidRPr="006B26E4">
              <w:rPr>
                <w:rStyle w:val="Hyperlink"/>
                <w:noProof/>
              </w:rPr>
              <w:t>References</w:t>
            </w:r>
            <w:r w:rsidR="000624A1">
              <w:rPr>
                <w:noProof/>
                <w:webHidden/>
              </w:rPr>
              <w:tab/>
            </w:r>
            <w:r w:rsidR="000624A1">
              <w:rPr>
                <w:noProof/>
                <w:webHidden/>
              </w:rPr>
              <w:fldChar w:fldCharType="begin"/>
            </w:r>
            <w:r w:rsidR="000624A1">
              <w:rPr>
                <w:noProof/>
                <w:webHidden/>
              </w:rPr>
              <w:instrText xml:space="preserve"> PAGEREF _Toc380073496 \h </w:instrText>
            </w:r>
            <w:r w:rsidR="000624A1">
              <w:rPr>
                <w:noProof/>
                <w:webHidden/>
              </w:rPr>
            </w:r>
            <w:r w:rsidR="000624A1">
              <w:rPr>
                <w:noProof/>
                <w:webHidden/>
              </w:rPr>
              <w:fldChar w:fldCharType="separate"/>
            </w:r>
            <w:r w:rsidR="00FD5436">
              <w:rPr>
                <w:noProof/>
                <w:webHidden/>
              </w:rPr>
              <w:t>18</w:t>
            </w:r>
            <w:r w:rsidR="000624A1">
              <w:rPr>
                <w:noProof/>
                <w:webHidden/>
              </w:rPr>
              <w:fldChar w:fldCharType="end"/>
            </w:r>
          </w:hyperlink>
        </w:p>
        <w:p w:rsidR="000624A1" w:rsidRDefault="0003363C">
          <w:pPr>
            <w:pStyle w:val="TOC1"/>
            <w:tabs>
              <w:tab w:val="right" w:leader="dot" w:pos="9350"/>
            </w:tabs>
            <w:rPr>
              <w:noProof/>
              <w:sz w:val="22"/>
              <w:szCs w:val="22"/>
            </w:rPr>
          </w:pPr>
          <w:hyperlink w:anchor="_Toc380073497" w:history="1">
            <w:r w:rsidR="000624A1" w:rsidRPr="006B26E4">
              <w:rPr>
                <w:rStyle w:val="Hyperlink"/>
                <w:noProof/>
              </w:rPr>
              <w:t>Non-Cited Bibliography</w:t>
            </w:r>
            <w:r w:rsidR="000624A1">
              <w:rPr>
                <w:noProof/>
                <w:webHidden/>
              </w:rPr>
              <w:tab/>
            </w:r>
            <w:r w:rsidR="000624A1">
              <w:rPr>
                <w:noProof/>
                <w:webHidden/>
              </w:rPr>
              <w:fldChar w:fldCharType="begin"/>
            </w:r>
            <w:r w:rsidR="000624A1">
              <w:rPr>
                <w:noProof/>
                <w:webHidden/>
              </w:rPr>
              <w:instrText xml:space="preserve"> PAGEREF _Toc380073497 \h </w:instrText>
            </w:r>
            <w:r w:rsidR="000624A1">
              <w:rPr>
                <w:noProof/>
                <w:webHidden/>
              </w:rPr>
            </w:r>
            <w:r w:rsidR="000624A1">
              <w:rPr>
                <w:noProof/>
                <w:webHidden/>
              </w:rPr>
              <w:fldChar w:fldCharType="separate"/>
            </w:r>
            <w:r w:rsidR="00FD5436">
              <w:rPr>
                <w:noProof/>
                <w:webHidden/>
              </w:rPr>
              <w:t>20</w:t>
            </w:r>
            <w:r w:rsidR="000624A1">
              <w:rPr>
                <w:noProof/>
                <w:webHidden/>
              </w:rPr>
              <w:fldChar w:fldCharType="end"/>
            </w:r>
          </w:hyperlink>
        </w:p>
        <w:p w:rsidR="000624A1" w:rsidRDefault="0003363C">
          <w:pPr>
            <w:pStyle w:val="TOC1"/>
            <w:tabs>
              <w:tab w:val="right" w:leader="dot" w:pos="9350"/>
            </w:tabs>
            <w:rPr>
              <w:noProof/>
              <w:sz w:val="22"/>
              <w:szCs w:val="22"/>
            </w:rPr>
          </w:pPr>
          <w:hyperlink w:anchor="_Toc380073498" w:history="1">
            <w:r w:rsidR="000624A1" w:rsidRPr="006B26E4">
              <w:rPr>
                <w:rStyle w:val="Hyperlink"/>
                <w:noProof/>
              </w:rPr>
              <w:t>Bio</w:t>
            </w:r>
            <w:r w:rsidR="000624A1">
              <w:rPr>
                <w:noProof/>
                <w:webHidden/>
              </w:rPr>
              <w:tab/>
            </w:r>
            <w:r w:rsidR="000624A1">
              <w:rPr>
                <w:noProof/>
                <w:webHidden/>
              </w:rPr>
              <w:fldChar w:fldCharType="begin"/>
            </w:r>
            <w:r w:rsidR="000624A1">
              <w:rPr>
                <w:noProof/>
                <w:webHidden/>
              </w:rPr>
              <w:instrText xml:space="preserve"> PAGEREF _Toc380073498 \h </w:instrText>
            </w:r>
            <w:r w:rsidR="000624A1">
              <w:rPr>
                <w:noProof/>
                <w:webHidden/>
              </w:rPr>
            </w:r>
            <w:r w:rsidR="000624A1">
              <w:rPr>
                <w:noProof/>
                <w:webHidden/>
              </w:rPr>
              <w:fldChar w:fldCharType="separate"/>
            </w:r>
            <w:r w:rsidR="00FD5436">
              <w:rPr>
                <w:noProof/>
                <w:webHidden/>
              </w:rPr>
              <w:t>22</w:t>
            </w:r>
            <w:r w:rsidR="000624A1">
              <w:rPr>
                <w:noProof/>
                <w:webHidden/>
              </w:rPr>
              <w:fldChar w:fldCharType="end"/>
            </w:r>
          </w:hyperlink>
        </w:p>
        <w:p w:rsidR="000624A1" w:rsidRDefault="0003363C">
          <w:pPr>
            <w:pStyle w:val="TOC2"/>
            <w:tabs>
              <w:tab w:val="right" w:leader="dot" w:pos="9350"/>
            </w:tabs>
            <w:rPr>
              <w:noProof/>
              <w:sz w:val="22"/>
              <w:szCs w:val="22"/>
            </w:rPr>
          </w:pPr>
          <w:hyperlink w:anchor="_Toc380073499" w:history="1">
            <w:r w:rsidR="000624A1" w:rsidRPr="006B26E4">
              <w:rPr>
                <w:rStyle w:val="Hyperlink"/>
                <w:noProof/>
              </w:rPr>
              <w:t>Santiago Eloy Alfaro</w:t>
            </w:r>
            <w:r w:rsidR="000624A1">
              <w:rPr>
                <w:noProof/>
                <w:webHidden/>
              </w:rPr>
              <w:tab/>
            </w:r>
            <w:r w:rsidR="000624A1">
              <w:rPr>
                <w:noProof/>
                <w:webHidden/>
              </w:rPr>
              <w:fldChar w:fldCharType="begin"/>
            </w:r>
            <w:r w:rsidR="000624A1">
              <w:rPr>
                <w:noProof/>
                <w:webHidden/>
              </w:rPr>
              <w:instrText xml:space="preserve"> PAGEREF _Toc380073499 \h </w:instrText>
            </w:r>
            <w:r w:rsidR="000624A1">
              <w:rPr>
                <w:noProof/>
                <w:webHidden/>
              </w:rPr>
            </w:r>
            <w:r w:rsidR="000624A1">
              <w:rPr>
                <w:noProof/>
                <w:webHidden/>
              </w:rPr>
              <w:fldChar w:fldCharType="separate"/>
            </w:r>
            <w:r w:rsidR="00FD5436">
              <w:rPr>
                <w:noProof/>
                <w:webHidden/>
              </w:rPr>
              <w:t>22</w:t>
            </w:r>
            <w:r w:rsidR="000624A1">
              <w:rPr>
                <w:noProof/>
                <w:webHidden/>
              </w:rPr>
              <w:fldChar w:fldCharType="end"/>
            </w:r>
          </w:hyperlink>
        </w:p>
        <w:p w:rsidR="00012AF7" w:rsidRDefault="00012AF7">
          <w:r>
            <w:rPr>
              <w:b/>
              <w:bCs/>
              <w:noProof/>
            </w:rPr>
            <w:fldChar w:fldCharType="end"/>
          </w:r>
        </w:p>
      </w:sdtContent>
    </w:sdt>
    <w:p w:rsidR="00012AF7" w:rsidRDefault="00012AF7">
      <w:r>
        <w:br w:type="page"/>
      </w:r>
    </w:p>
    <w:p w:rsidR="00012AF7" w:rsidRDefault="00012AF7" w:rsidP="00BB7A2B">
      <w:pPr>
        <w:pStyle w:val="Heading1"/>
      </w:pPr>
      <w:bookmarkStart w:id="3" w:name="_Toc380073457"/>
      <w:r>
        <w:lastRenderedPageBreak/>
        <w:t>Abstract</w:t>
      </w:r>
      <w:bookmarkEnd w:id="3"/>
    </w:p>
    <w:p w:rsidR="002D39A7" w:rsidRDefault="002D39A7" w:rsidP="008C17B4">
      <w:r w:rsidRPr="003700CC">
        <w:t>Digital Synesthesia is the concept of using sensors and mobile technology to create a user experience that mimics the way people use their senses and enables the perception</w:t>
      </w:r>
      <w:r>
        <w:t xml:space="preserve"> of information that is outside of our sensory spectrum</w:t>
      </w:r>
      <w:r w:rsidRPr="003700CC">
        <w:t xml:space="preserve">. Modern technology already offers the ability to detect </w:t>
      </w:r>
      <w:r>
        <w:t>this information, but what has not been achieved</w:t>
      </w:r>
      <w:r w:rsidRPr="003700CC">
        <w:t xml:space="preserve"> is the way for our brains and body to incorporate this new information as a </w:t>
      </w:r>
      <w:r>
        <w:t>part of our sensory tool-belt. Then</w:t>
      </w:r>
      <w:r w:rsidRPr="003700CC">
        <w:t xml:space="preserve"> we can truly begin to understand our surrounding world </w:t>
      </w:r>
      <w:r>
        <w:t xml:space="preserve">in a new and undiscovered way. </w:t>
      </w:r>
    </w:p>
    <w:p w:rsidR="008C17B4" w:rsidRDefault="008C17B4" w:rsidP="008C17B4">
      <w:r>
        <w:t xml:space="preserve">The vision of Digital Synesthesia is to make the </w:t>
      </w:r>
      <w:r w:rsidR="00E5298D">
        <w:t xml:space="preserve">current </w:t>
      </w:r>
      <w:r>
        <w:t xml:space="preserve">idea of Human-Computer Interfacing </w:t>
      </w:r>
      <w:r w:rsidR="00E5298D">
        <w:t>evolve</w:t>
      </w:r>
      <w:r>
        <w:t xml:space="preserve"> so that it gives way for a new Human-</w:t>
      </w:r>
      <w:r w:rsidR="00195B3F">
        <w:t>Environment</w:t>
      </w:r>
      <w:r>
        <w:t xml:space="preserve"> Inte</w:t>
      </w:r>
      <w:r w:rsidR="002D39A7">
        <w:t xml:space="preserve">rfacing. Digital Synesthesia </w:t>
      </w:r>
      <w:r>
        <w:t>aim</w:t>
      </w:r>
      <w:r w:rsidR="002D39A7">
        <w:t>s</w:t>
      </w:r>
      <w:r>
        <w:t xml:space="preserve"> </w:t>
      </w:r>
      <w:r w:rsidR="002D39A7">
        <w:t>keep</w:t>
      </w:r>
      <w:r>
        <w:t xml:space="preserve"> our mobile </w:t>
      </w:r>
      <w:r w:rsidR="002D39A7">
        <w:t>devices</w:t>
      </w:r>
      <w:r>
        <w:t xml:space="preserve"> in our pockets </w:t>
      </w:r>
      <w:r w:rsidR="002D39A7">
        <w:t>while</w:t>
      </w:r>
      <w:r>
        <w:t xml:space="preserve"> allow</w:t>
      </w:r>
      <w:r w:rsidR="002D39A7">
        <w:t>ing</w:t>
      </w:r>
      <w:r>
        <w:t xml:space="preserve"> us to experience the world by sensing information outside of our sensory capabilities. </w:t>
      </w:r>
    </w:p>
    <w:p w:rsidR="00513878" w:rsidRDefault="00382723" w:rsidP="00513878">
      <w:r w:rsidRPr="003700CC">
        <w:t>The system will not only collect data through sensors</w:t>
      </w:r>
      <w:r w:rsidR="002D39A7">
        <w:t>,</w:t>
      </w:r>
      <w:r w:rsidRPr="003700CC">
        <w:t xml:space="preserve"> but </w:t>
      </w:r>
      <w:r w:rsidR="002D39A7">
        <w:t xml:space="preserve">also </w:t>
      </w:r>
      <w:r w:rsidRPr="003700CC">
        <w:t xml:space="preserve">find the best way to pass the information to the body while </w:t>
      </w:r>
      <w:r w:rsidR="002D39A7">
        <w:t>bypassing</w:t>
      </w:r>
      <w:r w:rsidRPr="003700CC">
        <w:t xml:space="preserve"> visual and auditory channels. This way</w:t>
      </w:r>
      <w:r w:rsidR="002D39A7">
        <w:t>,</w:t>
      </w:r>
      <w:r w:rsidRPr="003700CC">
        <w:t xml:space="preserve"> the brain will be able to </w:t>
      </w:r>
      <w:r w:rsidR="002D39A7">
        <w:t>interpret</w:t>
      </w:r>
      <w:r w:rsidRPr="003700CC">
        <w:t xml:space="preserve"> the new information without shifting or dividing attention from the current task.</w:t>
      </w:r>
      <w:r w:rsidR="00513878">
        <w:br w:type="page"/>
      </w:r>
    </w:p>
    <w:p w:rsidR="00A42427" w:rsidRDefault="00A42427" w:rsidP="00A42427">
      <w:pPr>
        <w:pStyle w:val="Heading1"/>
      </w:pPr>
      <w:bookmarkStart w:id="4" w:name="_Toc380073458"/>
      <w:r>
        <w:lastRenderedPageBreak/>
        <w:t>Background</w:t>
      </w:r>
      <w:bookmarkEnd w:id="4"/>
    </w:p>
    <w:p w:rsidR="005F0C34" w:rsidRPr="005F0C34" w:rsidRDefault="00BE0778" w:rsidP="005F0C34">
      <w:r>
        <w:t>Many proj</w:t>
      </w:r>
      <w:r w:rsidR="00086F41">
        <w:t>ects and research have sought</w:t>
      </w:r>
      <w:r>
        <w:t xml:space="preserve"> to understand the feasibility of using touch, thermal, vibration and </w:t>
      </w:r>
      <w:proofErr w:type="spellStart"/>
      <w:r w:rsidR="00232125">
        <w:t>haptics</w:t>
      </w:r>
      <w:proofErr w:type="spellEnd"/>
      <w:r w:rsidR="00232125">
        <w:t xml:space="preserve"> to communicate information to the brain</w:t>
      </w:r>
      <w:r w:rsidR="000E245F">
        <w:t xml:space="preserve">. I’ll present here the research and projects that best support the </w:t>
      </w:r>
      <w:r w:rsidR="00124CCD">
        <w:t>basis</w:t>
      </w:r>
      <w:r w:rsidR="000E245F">
        <w:t xml:space="preserve"> of Digital Synesthesia.</w:t>
      </w:r>
    </w:p>
    <w:p w:rsidR="002B0DB5" w:rsidRDefault="00AC664D" w:rsidP="00AC664D">
      <w:pPr>
        <w:pStyle w:val="Heading2"/>
      </w:pPr>
      <w:bookmarkStart w:id="5" w:name="_Toc380073459"/>
      <w:r>
        <w:t>Thermal Interfacing</w:t>
      </w:r>
      <w:bookmarkEnd w:id="5"/>
    </w:p>
    <w:p w:rsidR="00AC664D" w:rsidRPr="006A7890" w:rsidRDefault="00AC664D" w:rsidP="00AC664D">
      <w:r>
        <w:t xml:space="preserve">Studies on </w:t>
      </w:r>
      <w:r w:rsidR="00232125">
        <w:t>a</w:t>
      </w:r>
      <w:r>
        <w:t xml:space="preserve"> person’s ability to discern between two materials using only thermal cues have been conducted. They show how such perception is possible when there is a large difference between the thermal capacity and conductivity of the materials</w:t>
      </w:r>
      <w:r w:rsidR="00124CCD">
        <w:fldChar w:fldCharType="begin" w:fldLock="1"/>
      </w:r>
      <w:r w:rsidR="000624A1">
        <w:instrText>ADDIN CSL_CITATION { "citationItems" : [ { "id" : "ITEM-1", "itemData" : {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e0f8d3eb-aa0b-48ca-beaa-d2f83fea0db9" ] } ], "mendeley" : { "previouslyFormattedCitation" : "[1]" }, "properties" : { "noteIndex" : 0 }, "schema" : "https://github.com/citation-style-language/schema/raw/master/csl-citation.json" }</w:instrText>
      </w:r>
      <w:r w:rsidR="00124CCD">
        <w:fldChar w:fldCharType="separate"/>
      </w:r>
      <w:r w:rsidR="00124CCD" w:rsidRPr="00124CCD">
        <w:rPr>
          <w:noProof/>
        </w:rPr>
        <w:t>[1]</w:t>
      </w:r>
      <w:r w:rsidR="00124CCD">
        <w:fldChar w:fldCharType="end"/>
      </w:r>
      <w:r>
        <w:t xml:space="preserve">. Similar results have been used to present thermal cues to the users in virtual environments and </w:t>
      </w:r>
      <w:proofErr w:type="spellStart"/>
      <w:r w:rsidR="003962FA">
        <w:t>teleoperated</w:t>
      </w:r>
      <w:proofErr w:type="spellEnd"/>
      <w:r w:rsidR="003962FA">
        <w:t xml:space="preserve"> systems</w:t>
      </w:r>
      <w:r w:rsidR="006A7890">
        <w:t xml:space="preserve"> </w:t>
      </w:r>
      <w:r w:rsidR="00124CCD" w:rsidRPr="00124CCD">
        <w:fldChar w:fldCharType="begin" w:fldLock="1"/>
      </w:r>
      <w:r w:rsidR="000624A1">
        <w:instrText>ADDIN CSL_CITATION { "citationItems" : [ { "id" : "ITEM-1", "itemData" : {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ff46da30-119a-4140-a519-d0824b6fe929" ] } ], "mendeley" : { "previouslyFormattedCitation" : "[2]" }, "properties" : { "noteIndex" : 0 }, "schema" : "https://github.com/citation-style-language/schema/raw/master/csl-citation.json" }</w:instrText>
      </w:r>
      <w:r w:rsidR="00124CCD" w:rsidRPr="00124CCD">
        <w:fldChar w:fldCharType="separate"/>
      </w:r>
      <w:r w:rsidR="00124CCD" w:rsidRPr="00124CCD">
        <w:rPr>
          <w:noProof/>
        </w:rPr>
        <w:t>[2]</w:t>
      </w:r>
      <w:r w:rsidR="00124CCD" w:rsidRPr="00124CCD">
        <w:fldChar w:fldCharType="end"/>
      </w:r>
      <w:r w:rsidR="00124CCD">
        <w:fldChar w:fldCharType="begin" w:fldLock="1"/>
      </w:r>
      <w:r w:rsidR="000624A1">
        <w:instrText>ADDIN CSL_CITATION { "citationItems" : [ { "id" : "ITEM-1", "itemData" : {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editor" : "CHI '11", "container-title" : "Human Factors", "id" : "ITEM-1", "issued" : { "date-parts" : [ [ "2011" ] ] }, "page" : "2555-2564", "publisher" : "ACM", "title" : "Some Like it Hot ? Thermal Feedback for Mobile Devices", "type" : "article-journal" }, "uris" : [ "http://www.mendeley.com/documents/?uuid=2c90cc76-0492-4ef0-be46-d08d7e23e347" ] } ], "mendeley" : { "previouslyFormattedCitation" : "[3]" }, "properties" : { "noteIndex" : 0 }, "schema" : "https://github.com/citation-style-language/schema/raw/master/csl-citation.json" }</w:instrText>
      </w:r>
      <w:r w:rsidR="00124CCD">
        <w:fldChar w:fldCharType="separate"/>
      </w:r>
      <w:r w:rsidR="00124CCD" w:rsidRPr="00124CCD">
        <w:rPr>
          <w:noProof/>
        </w:rPr>
        <w:t>[3]</w:t>
      </w:r>
      <w:r w:rsidR="00124CCD">
        <w:fldChar w:fldCharType="end"/>
      </w:r>
      <w:r w:rsidR="003962FA">
        <w:t>.</w:t>
      </w:r>
      <w:r w:rsidR="006A7890">
        <w:t xml:space="preserve"> </w:t>
      </w:r>
      <w:r w:rsidR="00232125">
        <w:t xml:space="preserve">Digital Synesthesia will further this research by </w:t>
      </w:r>
      <w:r w:rsidR="00494E5F">
        <w:t>finding more effective ways of coding information through the sense of temperature.</w:t>
      </w:r>
    </w:p>
    <w:p w:rsidR="006A7890" w:rsidRDefault="006A7890" w:rsidP="006A7890">
      <w:pPr>
        <w:pStyle w:val="Heading2"/>
      </w:pPr>
      <w:bookmarkStart w:id="6" w:name="_Toc380073460"/>
      <w:proofErr w:type="spellStart"/>
      <w:r>
        <w:t>Vibrotactile</w:t>
      </w:r>
      <w:proofErr w:type="spellEnd"/>
      <w:r>
        <w:t xml:space="preserve"> Interfacing</w:t>
      </w:r>
      <w:bookmarkEnd w:id="6"/>
    </w:p>
    <w:p w:rsidR="006A7890" w:rsidRDefault="00CE5AFF" w:rsidP="006A7890">
      <w:r w:rsidRPr="00CE5AFF">
        <w:t>LA Jones et al have tested a tactile display moun</w:t>
      </w:r>
      <w:r w:rsidR="00494E5F">
        <w:t>ted o</w:t>
      </w:r>
      <w:r w:rsidRPr="00CE5AFF">
        <w:t>n the user’s arm and back</w:t>
      </w:r>
      <w:r w:rsidR="00FA11E9">
        <w:fldChar w:fldCharType="begin" w:fldLock="1"/>
      </w:r>
      <w:r w:rsidR="000624A1">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previouslyFormattedCitation" : "[4]" }, "properties" : { "noteIndex" : 0 }, "schema" : "https://github.com/citation-style-language/schema/raw/master/csl-citation.json" }</w:instrText>
      </w:r>
      <w:r w:rsidR="00FA11E9">
        <w:fldChar w:fldCharType="separate"/>
      </w:r>
      <w:r w:rsidR="00625435" w:rsidRPr="00625435">
        <w:rPr>
          <w:noProof/>
        </w:rPr>
        <w:t>[4]</w:t>
      </w:r>
      <w:r w:rsidR="00FA11E9">
        <w:fldChar w:fldCharType="end"/>
      </w:r>
      <w:r w:rsidRPr="00CE5AFF">
        <w:t xml:space="preserve">. </w:t>
      </w:r>
      <w:r>
        <w:t>Simple commands and instructions were communicated through a vibration pattern and tes</w:t>
      </w:r>
      <w:r w:rsidR="00FA11E9">
        <w:t>ted for accuracy and efficiency</w:t>
      </w:r>
      <w:r>
        <w:t>.</w:t>
      </w:r>
      <w:r w:rsidR="007F21DE">
        <w:t xml:space="preserve"> </w:t>
      </w:r>
      <w:proofErr w:type="spellStart"/>
      <w:r w:rsidR="007F21DE">
        <w:t>SenseableRays</w:t>
      </w:r>
      <w:proofErr w:type="spellEnd"/>
      <w:r w:rsidR="00970376">
        <w:fldChar w:fldCharType="begin" w:fldLock="1"/>
      </w:r>
      <w:r w:rsidR="000624A1">
        <w:instrText>ADDIN CSL_CITATION { "citationItems" : [ { "id" : "ITEM-1", "itemData" : { "author" : [ { "dropping-particle" : "", "family" : "Rekimoto", "given" : "J", "non-dropping-particle" : "", "parse-names" : false, "suffix" : "" } ], "container-title" : "CHI'09 Extended Abstracts on Human Factors in \u2026", "id" : "ITEM-1", "issued" : { "date-parts" : [ [ "2009" ] ] }, "page" : "2519-2528", "title" : "SenseableRays: opto-haptic substitution for touch-enhanced interactive spaces", "type" : "article-journal" }, "uris" : [ "http://www.mendeley.com/documents/?uuid=a3da008c-562b-43aa-ada5-ff38cf38d5cd" ] } ], "mendeley" : { "previouslyFormattedCitation" : "[5]" }, "properties" : { "noteIndex" : 0 }, "schema" : "https://github.com/citation-style-language/schema/raw/master/csl-citation.json" }</w:instrText>
      </w:r>
      <w:r w:rsidR="00970376">
        <w:fldChar w:fldCharType="separate"/>
      </w:r>
      <w:r w:rsidR="00970376" w:rsidRPr="00970376">
        <w:rPr>
          <w:noProof/>
        </w:rPr>
        <w:t>[5]</w:t>
      </w:r>
      <w:r w:rsidR="00970376">
        <w:fldChar w:fldCharType="end"/>
      </w:r>
      <w:r w:rsidR="007F21DE">
        <w:t xml:space="preserve"> from </w:t>
      </w:r>
      <w:proofErr w:type="spellStart"/>
      <w:r w:rsidR="007F21DE">
        <w:t>Rekimoto</w:t>
      </w:r>
      <w:proofErr w:type="spellEnd"/>
      <w:r w:rsidR="007F21DE">
        <w:t xml:space="preserve"> Labs uses a small finger-mounted module that detects a structured light signal and emits a vibratory pulse giving the sense of feeling the projected light.</w:t>
      </w:r>
      <w:r w:rsidR="00625435">
        <w:t xml:space="preserve"> </w:t>
      </w:r>
      <w:r w:rsidR="00494E5F">
        <w:t xml:space="preserve">LA Jones has shown that </w:t>
      </w:r>
      <w:proofErr w:type="spellStart"/>
      <w:r w:rsidR="00494E5F">
        <w:t>vibrotactile</w:t>
      </w:r>
      <w:proofErr w:type="spellEnd"/>
      <w:r w:rsidR="00494E5F">
        <w:t xml:space="preserve"> interfacing is a very effective way of transmitting information while </w:t>
      </w:r>
      <w:proofErr w:type="spellStart"/>
      <w:r w:rsidR="00494E5F">
        <w:t>Rekimoto</w:t>
      </w:r>
      <w:proofErr w:type="spellEnd"/>
      <w:r w:rsidR="00494E5F">
        <w:t xml:space="preserve"> shows the added value that the tactile sense brings to an experience. Digital Synesthesia will try to join these two efforts to create a more immersive and efficient experience.</w:t>
      </w:r>
    </w:p>
    <w:p w:rsidR="00625435" w:rsidRDefault="00625435" w:rsidP="00625435">
      <w:pPr>
        <w:pStyle w:val="Heading2"/>
      </w:pPr>
      <w:bookmarkStart w:id="7" w:name="_Toc380073461"/>
      <w:r>
        <w:t>Mobile Communication</w:t>
      </w:r>
      <w:bookmarkEnd w:id="7"/>
    </w:p>
    <w:p w:rsidR="00625435" w:rsidRPr="00625435" w:rsidRDefault="00625435" w:rsidP="00625435">
      <w:proofErr w:type="spellStart"/>
      <w:r>
        <w:t>Rekimoto</w:t>
      </w:r>
      <w:proofErr w:type="spellEnd"/>
      <w:r>
        <w:t xml:space="preserve"> lab has presented </w:t>
      </w:r>
      <w:proofErr w:type="spellStart"/>
      <w:r>
        <w:t>AffectPhone</w:t>
      </w:r>
      <w:proofErr w:type="spellEnd"/>
      <w:r>
        <w:fldChar w:fldCharType="begin" w:fldLock="1"/>
      </w:r>
      <w:r w:rsidR="000624A1">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previouslyFormattedCitation" : "[6]" }, "properties" : { "noteIndex" : 0 }, "schema" : "https://github.com/citation-style-language/schema/raw/master/csl-citation.json" }</w:instrText>
      </w:r>
      <w:r>
        <w:fldChar w:fldCharType="separate"/>
      </w:r>
      <w:r w:rsidRPr="00625435">
        <w:rPr>
          <w:noProof/>
        </w:rPr>
        <w:t>[6]</w:t>
      </w:r>
      <w:r>
        <w:fldChar w:fldCharType="end"/>
      </w:r>
      <w:r w:rsidR="00494E5F">
        <w:t>,</w:t>
      </w:r>
      <w:r>
        <w:t xml:space="preserve"> a system that gives a handset the ability to detect a user’s arousal level through G</w:t>
      </w:r>
      <w:r w:rsidR="00494E5F">
        <w:t xml:space="preserve">alvanic </w:t>
      </w:r>
      <w:r>
        <w:t>S</w:t>
      </w:r>
      <w:r w:rsidR="00494E5F">
        <w:t xml:space="preserve">kin </w:t>
      </w:r>
      <w:r>
        <w:t>R</w:t>
      </w:r>
      <w:r w:rsidR="00494E5F">
        <w:t>esponse</w:t>
      </w:r>
      <w:r>
        <w:t xml:space="preserve"> sensors and transmit it to another user as hot or cold sensations in the hand. Similarly</w:t>
      </w:r>
      <w:r w:rsidR="007A226D">
        <w:t>,</w:t>
      </w:r>
      <w:r>
        <w:t xml:space="preserve"> </w:t>
      </w:r>
      <w:proofErr w:type="spellStart"/>
      <w:r>
        <w:t>Pressages</w:t>
      </w:r>
      <w:proofErr w:type="spellEnd"/>
      <w:r>
        <w:fldChar w:fldCharType="begin" w:fldLock="1"/>
      </w:r>
      <w:r w:rsidR="000624A1">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previouslyFormattedCitation" : "[7]" }, "properties" : { "noteIndex" : 0 }, "schema" : "https://github.com/citation-style-language/schema/raw/master/csl-citation.json" }</w:instrText>
      </w:r>
      <w:r>
        <w:fldChar w:fldCharType="separate"/>
      </w:r>
      <w:r w:rsidRPr="00625435">
        <w:rPr>
          <w:noProof/>
        </w:rPr>
        <w:t>[7]</w:t>
      </w:r>
      <w:r>
        <w:fldChar w:fldCharType="end"/>
      </w:r>
      <w:r>
        <w:t xml:space="preserve"> is a system that translates the pressure with which one user squeezes the sides of the mobile phone into </w:t>
      </w:r>
      <w:r w:rsidR="007A226D">
        <w:t xml:space="preserve">a </w:t>
      </w:r>
      <w:r>
        <w:t>vibration on the receiving phone. Both these projects are looking to create a better communication by usi</w:t>
      </w:r>
      <w:r w:rsidR="00494E5F">
        <w:t>ng sensory feedback of the user</w:t>
      </w:r>
      <w:r>
        <w:t>s</w:t>
      </w:r>
      <w:r w:rsidR="00494E5F">
        <w:t>’</w:t>
      </w:r>
      <w:r>
        <w:t xml:space="preserve"> state. </w:t>
      </w:r>
      <w:proofErr w:type="spellStart"/>
      <w:r>
        <w:t>Connexus</w:t>
      </w:r>
      <w:proofErr w:type="spellEnd"/>
      <w:r w:rsidR="00857C60">
        <w:fldChar w:fldCharType="begin" w:fldLock="1"/>
      </w:r>
      <w:r w:rsidR="000624A1">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previouslyFormattedCitation" : "[8]" }, "properties" : { "noteIndex" : 0 }, "schema" : "https://github.com/citation-style-language/schema/raw/master/csl-citation.json" }</w:instrText>
      </w:r>
      <w:r w:rsidR="00857C60">
        <w:fldChar w:fldCharType="separate"/>
      </w:r>
      <w:r w:rsidR="00857C60" w:rsidRPr="00857C60">
        <w:rPr>
          <w:noProof/>
        </w:rPr>
        <w:t>[8]</w:t>
      </w:r>
      <w:r w:rsidR="00857C60">
        <w:fldChar w:fldCharType="end"/>
      </w:r>
      <w:r w:rsidR="00857C60">
        <w:t xml:space="preserve"> was an ambitious project that attempted to detect several signals of the users in order to recreate an image of the non-verbal cues that were being lost in non-co-located communication.</w:t>
      </w:r>
      <w:r w:rsidR="007A226D">
        <w:t xml:space="preserve"> Even though these projects hit close to what Digital Synesthesia looks for, they are from the start limited in certain ways. </w:t>
      </w:r>
      <w:commentRangeStart w:id="8"/>
      <w:r w:rsidR="007A226D">
        <w:t>Maybe the hand that holds the device is not the best place to create new digital senses and more testing to understand what type of data maps well to different sensory cues is needed.</w:t>
      </w:r>
      <w:commentRangeEnd w:id="8"/>
      <w:r w:rsidR="007A226D">
        <w:rPr>
          <w:rStyle w:val="CommentReference"/>
        </w:rPr>
        <w:commentReference w:id="8"/>
      </w:r>
    </w:p>
    <w:p w:rsidR="00A42427" w:rsidRDefault="00A42427" w:rsidP="00A42427">
      <w:pPr>
        <w:pStyle w:val="Heading2"/>
      </w:pPr>
      <w:bookmarkStart w:id="9" w:name="_Toc380073462"/>
      <w:r>
        <w:lastRenderedPageBreak/>
        <w:t>Sensory Substitution</w:t>
      </w:r>
      <w:bookmarkEnd w:id="9"/>
    </w:p>
    <w:p w:rsidR="00A42427" w:rsidRPr="006344A0" w:rsidRDefault="00A42427" w:rsidP="00A42427">
      <w:r>
        <w:t>Either because a person may be lacking one of the five senses or because a different sensory input may offer other benefits like greater detail, sensory substitution has been seen in several fields</w:t>
      </w:r>
      <w:r w:rsidR="007A226D">
        <w:t>. Most sensors translate information</w:t>
      </w:r>
      <w:r>
        <w:t>,</w:t>
      </w:r>
      <w:r w:rsidR="007A226D">
        <w:t xml:space="preserve"> such as</w:t>
      </w:r>
      <w:r>
        <w:t xml:space="preserve"> temperature, wind speed, distance or the passing of time</w:t>
      </w:r>
      <w:r w:rsidR="007A226D">
        <w:t>.</w:t>
      </w:r>
      <w:r>
        <w:t xml:space="preserve"> </w:t>
      </w:r>
      <w:r w:rsidR="007A226D">
        <w:t xml:space="preserve">All </w:t>
      </w:r>
      <w:r>
        <w:t>are things our bodies can perceive but by using a sensor and translating the information to a coded visual form we add the ability of greater accuracy and universal understanding.</w:t>
      </w:r>
      <w:r w:rsidR="00FA11E9">
        <w:t xml:space="preserve"> </w:t>
      </w:r>
      <w:proofErr w:type="spellStart"/>
      <w:r>
        <w:t>Brainport</w:t>
      </w:r>
      <w:proofErr w:type="spellEnd"/>
      <w:r>
        <w:fldChar w:fldCharType="begin" w:fldLock="1"/>
      </w:r>
      <w:r w:rsidR="000624A1">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9]" }, "properties" : { "noteIndex" : 0 }, "schema" : "https://github.com/citation-style-language/schema/raw/master/csl-citation.json" }</w:instrText>
      </w:r>
      <w:r>
        <w:fldChar w:fldCharType="separate"/>
      </w:r>
      <w:r w:rsidR="00857C60" w:rsidRPr="00857C60">
        <w:rPr>
          <w:noProof/>
        </w:rPr>
        <w:t>[9]</w:t>
      </w:r>
      <w:r>
        <w:fldChar w:fldCharType="end"/>
      </w:r>
      <w:r w:rsidR="00FA11E9">
        <w:t xml:space="preserve"> </w:t>
      </w:r>
      <w:r>
        <w:t>is a system that captures images through a camera and translates it into electrical signals that are felt on the tongue.</w:t>
      </w:r>
      <w:r w:rsidR="00FA11E9">
        <w:t xml:space="preserve"> The artist </w:t>
      </w:r>
      <w:r w:rsidR="00FA11E9">
        <w:rPr>
          <w:shd w:val="clear" w:color="auto" w:fill="FFFFFF"/>
        </w:rPr>
        <w:t xml:space="preserve">Neil </w:t>
      </w:r>
      <w:proofErr w:type="spellStart"/>
      <w:r w:rsidR="00FA11E9">
        <w:rPr>
          <w:shd w:val="clear" w:color="auto" w:fill="FFFFFF"/>
        </w:rPr>
        <w:t>Harbisson</w:t>
      </w:r>
      <w:proofErr w:type="spellEnd"/>
      <w:r w:rsidR="00FA11E9">
        <w:rPr>
          <w:shd w:val="clear" w:color="auto" w:fill="FFFFFF"/>
        </w:rPr>
        <w:t xml:space="preserve"> and his team have developed</w:t>
      </w:r>
      <w:r w:rsidR="00FA11E9">
        <w:t xml:space="preserve"> </w:t>
      </w:r>
      <w:proofErr w:type="spellStart"/>
      <w:r>
        <w:t>Eyeborg</w:t>
      </w:r>
      <w:proofErr w:type="spellEnd"/>
      <w:r>
        <w:fldChar w:fldCharType="begin" w:fldLock="1"/>
      </w:r>
      <w:r w:rsidR="000624A1">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10]" }, "properties" : { "noteIndex" : 0 }, "schema" : "https://github.com/citation-style-language/schema/raw/master/csl-citation.json" }</w:instrText>
      </w:r>
      <w:r>
        <w:fldChar w:fldCharType="separate"/>
      </w:r>
      <w:r w:rsidR="00857C60" w:rsidRPr="00857C60">
        <w:rPr>
          <w:noProof/>
        </w:rPr>
        <w:t>[10]</w:t>
      </w:r>
      <w:r>
        <w:fldChar w:fldCharType="end"/>
      </w:r>
      <w:r w:rsidR="00FA11E9">
        <w:t xml:space="preserve"> so that Neil, who is completely color-blind, can </w:t>
      </w:r>
      <w:r>
        <w:rPr>
          <w:shd w:val="clear" w:color="auto" w:fill="FFFFFF"/>
        </w:rPr>
        <w:t xml:space="preserve">use </w:t>
      </w:r>
      <w:r w:rsidR="00FA11E9">
        <w:rPr>
          <w:shd w:val="clear" w:color="auto" w:fill="FFFFFF"/>
        </w:rPr>
        <w:t>this</w:t>
      </w:r>
      <w:r>
        <w:rPr>
          <w:shd w:val="clear" w:color="auto" w:fill="FFFFFF"/>
        </w:rPr>
        <w:t xml:space="preserve"> device </w:t>
      </w:r>
      <w:r w:rsidR="00FA11E9">
        <w:rPr>
          <w:shd w:val="clear" w:color="auto" w:fill="FFFFFF"/>
        </w:rPr>
        <w:t>to capture</w:t>
      </w:r>
      <w:r>
        <w:rPr>
          <w:shd w:val="clear" w:color="auto" w:fill="FFFFFF"/>
        </w:rPr>
        <w:t xml:space="preserve"> color information through a camer</w:t>
      </w:r>
      <w:r w:rsidR="00FA11E9">
        <w:rPr>
          <w:shd w:val="clear" w:color="auto" w:fill="FFFFFF"/>
        </w:rPr>
        <w:t>a on his forehead and translate</w:t>
      </w:r>
      <w:r>
        <w:rPr>
          <w:shd w:val="clear" w:color="auto" w:fill="FFFFFF"/>
        </w:rPr>
        <w:t xml:space="preserve"> it to sound he hears through bone conduction.</w:t>
      </w:r>
      <w:r w:rsidR="007A226D">
        <w:rPr>
          <w:shd w:val="clear" w:color="auto" w:fill="FFFFFF"/>
        </w:rPr>
        <w:t xml:space="preserve"> T</w:t>
      </w:r>
      <w:r w:rsidR="00AE6064">
        <w:rPr>
          <w:shd w:val="clear" w:color="auto" w:fill="FFFFFF"/>
        </w:rPr>
        <w:t xml:space="preserve">hese hit at the core of Digital Synesthesia. But what this project proposes is that these kinds of interfaces will be useful in the everyday experiences of the average user. In order for this to happen, the interface has to find a way to be less obtrusive and more </w:t>
      </w:r>
      <w:proofErr w:type="gramStart"/>
      <w:r w:rsidR="00AE6064">
        <w:rPr>
          <w:shd w:val="clear" w:color="auto" w:fill="FFFFFF"/>
        </w:rPr>
        <w:t>user</w:t>
      </w:r>
      <w:proofErr w:type="gramEnd"/>
      <w:r w:rsidR="00AE6064">
        <w:rPr>
          <w:shd w:val="clear" w:color="auto" w:fill="FFFFFF"/>
        </w:rPr>
        <w:t xml:space="preserve"> friendly.</w:t>
      </w:r>
    </w:p>
    <w:p w:rsidR="00A42427" w:rsidRDefault="00A42427" w:rsidP="00A42427">
      <w:pPr>
        <w:pStyle w:val="Heading2"/>
      </w:pPr>
      <w:bookmarkStart w:id="10" w:name="_Toc380073463"/>
      <w:r>
        <w:t>New Senses</w:t>
      </w:r>
      <w:bookmarkEnd w:id="10"/>
    </w:p>
    <w:p w:rsidR="00A42427" w:rsidRDefault="00A42427" w:rsidP="00A42427">
      <w:r>
        <w:t xml:space="preserve">Another big area in this field is creating completely new senses. </w:t>
      </w:r>
      <w:r w:rsidR="00AE6064">
        <w:t>A</w:t>
      </w:r>
      <w:r>
        <w:t xml:space="preserve">dding a new sense to our repertoire changes the way we understand and interact with the world. The </w:t>
      </w:r>
      <w:proofErr w:type="spellStart"/>
      <w:r>
        <w:t>F</w:t>
      </w:r>
      <w:r>
        <w:rPr>
          <w:shd w:val="clear" w:color="auto" w:fill="FFFFFF"/>
        </w:rPr>
        <w:t>eelSpace</w:t>
      </w:r>
      <w:proofErr w:type="spellEnd"/>
      <w:r w:rsidR="007F21DE">
        <w:rPr>
          <w:shd w:val="clear" w:color="auto" w:fill="FFFFFF"/>
        </w:rPr>
        <w:fldChar w:fldCharType="begin" w:fldLock="1"/>
      </w:r>
      <w:r w:rsidR="000624A1">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1]" }, "properties" : { "noteIndex" : 0 }, "schema" : "https://github.com/citation-style-language/schema/raw/master/csl-citation.json" }</w:instrText>
      </w:r>
      <w:r w:rsidR="007F21DE">
        <w:rPr>
          <w:shd w:val="clear" w:color="auto" w:fill="FFFFFF"/>
        </w:rPr>
        <w:fldChar w:fldCharType="separate"/>
      </w:r>
      <w:r w:rsidR="00C82892" w:rsidRPr="00C82892">
        <w:rPr>
          <w:noProof/>
          <w:shd w:val="clear" w:color="auto" w:fill="FFFFFF"/>
        </w:rPr>
        <w:t>[11]</w:t>
      </w:r>
      <w:r w:rsidR="007F21DE">
        <w:rPr>
          <w:shd w:val="clear" w:color="auto" w:fill="FFFFFF"/>
        </w:rPr>
        <w:fldChar w:fldCharType="end"/>
      </w:r>
      <w:r w:rsidR="007F21DE">
        <w:t xml:space="preserve"> </w:t>
      </w:r>
      <w:r>
        <w:rPr>
          <w:shd w:val="clear" w:color="auto" w:fill="FFFFFF"/>
        </w:rPr>
        <w:t xml:space="preserve">belt </w:t>
      </w:r>
      <w:r>
        <w:t xml:space="preserve">was a device with vibrators that could be worn around the waist. The vibrator closest to geographical north would constantly vibrate, giving the user a sense of direction. </w:t>
      </w:r>
      <w:r w:rsidR="007F21DE">
        <w:t xml:space="preserve">Another take on navigation is </w:t>
      </w:r>
      <w:proofErr w:type="spellStart"/>
      <w:r w:rsidR="007F21DE">
        <w:t>Momo</w:t>
      </w:r>
      <w:proofErr w:type="spellEnd"/>
      <w:r w:rsidR="007F21DE">
        <w:fldChar w:fldCharType="begin" w:fldLock="1"/>
      </w:r>
      <w:r w:rsidR="000624A1">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previouslyFormattedCitation" : "[12]" }, "properties" : { "noteIndex" : 0 }, "schema" : "https://github.com/citation-style-language/schema/raw/master/csl-citation.json" }</w:instrText>
      </w:r>
      <w:r w:rsidR="007F21DE">
        <w:fldChar w:fldCharType="separate"/>
      </w:r>
      <w:r w:rsidR="00C82892" w:rsidRPr="00C82892">
        <w:rPr>
          <w:noProof/>
        </w:rPr>
        <w:t>[12]</w:t>
      </w:r>
      <w:r w:rsidR="007F21DE">
        <w:fldChar w:fldCharType="end"/>
      </w:r>
      <w:r w:rsidR="00AE6064">
        <w:t>,</w:t>
      </w:r>
      <w:r w:rsidR="007F21DE">
        <w:t xml:space="preserve"> a</w:t>
      </w:r>
      <w:r w:rsidR="00AE6064">
        <w:t xml:space="preserve"> handheld</w:t>
      </w:r>
      <w:r w:rsidR="007F21DE">
        <w:t xml:space="preserve"> egg-like device that leans towards the direction </w:t>
      </w:r>
      <w:r w:rsidR="00AE6064">
        <w:t>in which the traveler needs to go. T</w:t>
      </w:r>
      <w:r w:rsidR="007F21DE">
        <w:t xml:space="preserve">he change in the center of gravity of the device is perceptible in the hands of the user. </w:t>
      </w:r>
      <w:r w:rsidR="00FA11E9">
        <w:t>Dan Berg, a writer and technology advisor</w:t>
      </w:r>
      <w:r w:rsidR="00AE6064">
        <w:t>,</w:t>
      </w:r>
      <w:r w:rsidR="00FA11E9">
        <w:t xml:space="preserve"> </w:t>
      </w:r>
      <w:r>
        <w:t xml:space="preserve">implanted a small magnet into </w:t>
      </w:r>
      <w:r w:rsidR="00FA11E9">
        <w:t>the</w:t>
      </w:r>
      <w:r>
        <w:t xml:space="preserve"> </w:t>
      </w:r>
      <w:r w:rsidR="00FA11E9">
        <w:t>little</w:t>
      </w:r>
      <w:r w:rsidRPr="00594419">
        <w:t> finger of his right hand</w:t>
      </w:r>
      <w:r w:rsidR="00FA11E9">
        <w:fldChar w:fldCharType="begin" w:fldLock="1"/>
      </w:r>
      <w:r w:rsidR="000624A1">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13]" }, "properties" : { "noteIndex" : 0 }, "schema" : "https://github.com/citation-style-language/schema/raw/master/csl-citation.json" }</w:instrText>
      </w:r>
      <w:r w:rsidR="00FA11E9">
        <w:fldChar w:fldCharType="separate"/>
      </w:r>
      <w:r w:rsidR="00C82892" w:rsidRPr="00C82892">
        <w:rPr>
          <w:noProof/>
        </w:rPr>
        <w:t>[13]</w:t>
      </w:r>
      <w:r w:rsidR="00FA11E9">
        <w:fldChar w:fldCharType="end"/>
      </w:r>
      <w:r w:rsidRPr="00594419">
        <w:t>. One of the reported effects was the ability to sense electrical flow by</w:t>
      </w:r>
      <w:r w:rsidR="00AE6064">
        <w:t xml:space="preserve"> the</w:t>
      </w:r>
      <w:r w:rsidRPr="00594419">
        <w:t xml:space="preserve"> disruptions on the magnetic field.</w:t>
      </w:r>
      <w:r w:rsidR="00281FB8">
        <w:t xml:space="preserve"> Disney research has developed </w:t>
      </w:r>
      <w:proofErr w:type="spellStart"/>
      <w:r w:rsidR="00281FB8">
        <w:t>Aireal</w:t>
      </w:r>
      <w:proofErr w:type="spellEnd"/>
      <w:r w:rsidR="00281FB8">
        <w:fldChar w:fldCharType="begin" w:fldLock="1"/>
      </w:r>
      <w:r w:rsidR="000624A1">
        <w:instrText>ADDIN CSL_CITATION { "citationItems" : [ { "id" : "ITEM-1", "itemData" : { "ISBN" : "9781450321402", "author" : [ { "dropping-particle" : "", "family" : "Sodhi", "given" : "Rajinder", "non-dropping-particle" : "", "parse-names" : false, "suffix" : "" }, { "dropping-particle" : "", "family" : "Poupyrev", "given" : "I", "non-dropping-particle" : "", "parse-names" : false, "suffix" : "" }, { "dropping-particle" : "", "family" : "Glisson", "given" : "M", "non-dropping-particle" : "", "parse-names" : false, "suffix" : "" }, { "dropping-particle" : "", "family" : "Israr", "given" : "A", "non-dropping-particle" : "", "parse-names" : false, "suffix" : "" } ], "container-title" : "ACM Transactions on Graphics \u2026", "id" : "ITEM-1", "issued" : { "date-parts" : [ [ "2013" ] ] }, "title" : "AIREAL: interactive tactile experiences in free air", "type" : "article-journal" }, "uris" : [ "http://www.mendeley.com/documents/?uuid=71cba1e3-5f99-47dd-a64b-56d0f6770936" ] } ], "mendeley" : { "previouslyFormattedCitation" : "[14]" }, "properties" : { "noteIndex" : 0 }, "schema" : "https://github.com/citation-style-language/schema/raw/master/csl-citation.json" }</w:instrText>
      </w:r>
      <w:r w:rsidR="00281FB8">
        <w:fldChar w:fldCharType="separate"/>
      </w:r>
      <w:r w:rsidR="00C82892" w:rsidRPr="00C82892">
        <w:rPr>
          <w:noProof/>
        </w:rPr>
        <w:t>[14]</w:t>
      </w:r>
      <w:r w:rsidR="00281FB8">
        <w:fldChar w:fldCharType="end"/>
      </w:r>
      <w:r w:rsidR="00AE6064">
        <w:t>, which</w:t>
      </w:r>
      <w:r w:rsidR="00281FB8">
        <w:t xml:space="preserve"> use</w:t>
      </w:r>
      <w:r w:rsidR="00AE6064">
        <w:t>s</w:t>
      </w:r>
      <w:r w:rsidR="00281FB8">
        <w:t xml:space="preserve"> air vortices to create a tactile sensation of virtual images or images projected on the body.</w:t>
      </w:r>
      <w:r w:rsidR="00AE6064">
        <w:t xml:space="preserve"> These projects hint at the ability of the brain to interpret new experiences. Digital Synesthesia will make use of this ability to understand how the brain can learn to adapt to new sensory inputs.</w:t>
      </w:r>
    </w:p>
    <w:p w:rsidR="00A42427" w:rsidRDefault="00A42427" w:rsidP="002B0DB5">
      <w:pPr>
        <w:pStyle w:val="Heading2"/>
      </w:pPr>
      <w:bookmarkStart w:id="11" w:name="_Toc380073464"/>
      <w:r>
        <w:t>Situational Awareness</w:t>
      </w:r>
      <w:bookmarkEnd w:id="11"/>
    </w:p>
    <w:p w:rsidR="00603B17" w:rsidRDefault="00A42427" w:rsidP="00A42427">
      <w:r>
        <w:t>Situational Awareness is the ability to extract information from our environment and integrate it with previous knowledge in order to form a coherent mental picture</w:t>
      </w:r>
      <w:r>
        <w:fldChar w:fldCharType="begin" w:fldLock="1"/>
      </w:r>
      <w:r w:rsidR="000624A1">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15]" }, "properties" : { "noteIndex" : 0 }, "schema" : "https://github.com/citation-style-language/schema/raw/master/csl-citation.json" }</w:instrText>
      </w:r>
      <w:r>
        <w:fldChar w:fldCharType="separate"/>
      </w:r>
      <w:r w:rsidR="00C82892" w:rsidRPr="00C82892">
        <w:rPr>
          <w:noProof/>
        </w:rPr>
        <w:t>[15]</w:t>
      </w:r>
      <w:r>
        <w:fldChar w:fldCharType="end"/>
      </w:r>
      <w:r>
        <w:t xml:space="preserve">. The </w:t>
      </w:r>
      <w:r w:rsidR="001C61AB">
        <w:t xml:space="preserve">US </w:t>
      </w:r>
      <w:r>
        <w:t>military has done extensive research on Situational Awareness</w:t>
      </w:r>
      <w:r w:rsidR="001C61AB">
        <w:t>.</w:t>
      </w:r>
      <w:r>
        <w:t xml:space="preserve"> </w:t>
      </w:r>
      <w:r w:rsidR="001C61AB">
        <w:t>They have explored th</w:t>
      </w:r>
      <w:r>
        <w:t>e limits of the brain when forced to work in an environment with many attention cues</w:t>
      </w:r>
      <w:r w:rsidR="001C61AB">
        <w:t>,</w:t>
      </w:r>
      <w:r>
        <w:t xml:space="preserve"> as well as different strategies for reducing the cognitive load while conveying information to the brain through channels other than sight or sound.</w:t>
      </w:r>
      <w:r w:rsidR="00473689">
        <w:t xml:space="preserve"> </w:t>
      </w:r>
      <w:r w:rsidR="001C61AB">
        <w:t>In addition to</w:t>
      </w:r>
      <w:r>
        <w:t xml:space="preserve"> many studies in how to measure Situational </w:t>
      </w:r>
      <w:r>
        <w:lastRenderedPageBreak/>
        <w:t xml:space="preserve">Awareness in various users and situations, there are some papers on actual devices being tested that use </w:t>
      </w:r>
      <w:proofErr w:type="spellStart"/>
      <w:r>
        <w:t>Vibrotactile</w:t>
      </w:r>
      <w:proofErr w:type="spellEnd"/>
      <w:r>
        <w:t xml:space="preserve"> Displays</w:t>
      </w:r>
      <w:r>
        <w:fldChar w:fldCharType="begin" w:fldLock="1"/>
      </w:r>
      <w:r w:rsidR="000624A1">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16]" }, "properties" : { "noteIndex" : 0 }, "schema" : "https://github.com/citation-style-language/schema/raw/master/csl-citation.json" }</w:instrText>
      </w:r>
      <w:r>
        <w:fldChar w:fldCharType="separate"/>
      </w:r>
      <w:r w:rsidR="00C82892" w:rsidRPr="00C82892">
        <w:rPr>
          <w:noProof/>
        </w:rPr>
        <w:t>[16]</w:t>
      </w:r>
      <w:r>
        <w:fldChar w:fldCharType="end"/>
      </w:r>
      <w:r>
        <w:t xml:space="preserve"> and Tactile Navigation Cueing</w:t>
      </w:r>
      <w:r>
        <w:fldChar w:fldCharType="begin" w:fldLock="1"/>
      </w:r>
      <w:r w:rsidR="000624A1">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17]" }, "properties" : { "noteIndex" : 0 }, "schema" : "https://github.com/citation-style-language/schema/raw/master/csl-citation.json" }</w:instrText>
      </w:r>
      <w:r>
        <w:fldChar w:fldCharType="separate"/>
      </w:r>
      <w:r w:rsidR="00C82892" w:rsidRPr="00C82892">
        <w:rPr>
          <w:noProof/>
        </w:rPr>
        <w:t>[17]</w:t>
      </w:r>
      <w:r>
        <w:fldChar w:fldCharType="end"/>
      </w:r>
      <w:r>
        <w:t>.</w:t>
      </w:r>
      <w:r w:rsidR="001C61AB">
        <w:t xml:space="preserve"> The findings in these studies will inform Digital Synesthesia on the cognitive limits of the brain when presented with multiple sensory inputs at once.</w:t>
      </w:r>
    </w:p>
    <w:p w:rsidR="00DA119C" w:rsidRDefault="00DA119C" w:rsidP="00DA119C">
      <w:pPr>
        <w:pStyle w:val="Heading2"/>
      </w:pPr>
      <w:bookmarkStart w:id="12" w:name="_Toc380073465"/>
      <w:r>
        <w:t>Neuroplasticity</w:t>
      </w:r>
      <w:bookmarkEnd w:id="12"/>
    </w:p>
    <w:p w:rsidR="00C82892" w:rsidRDefault="00DA119C">
      <w:r>
        <w:t xml:space="preserve">The field of Neuroplasticity has </w:t>
      </w:r>
      <w:r w:rsidR="001C61AB">
        <w:t>explored</w:t>
      </w:r>
      <w:r>
        <w:t xml:space="preserve"> the way </w:t>
      </w:r>
      <w:r w:rsidR="001C61AB">
        <w:t>in which the</w:t>
      </w:r>
      <w:r>
        <w:t xml:space="preserve"> human brain is able to evolve and change given different sensory inpu</w:t>
      </w:r>
      <w:r w:rsidR="001C61AB">
        <w:t xml:space="preserve">ts. Studies have shown that a child’s </w:t>
      </w:r>
      <w:r>
        <w:t>brain exhibits a greater range of neuroplasticity than the adult brain but</w:t>
      </w:r>
      <w:r w:rsidR="001C61AB">
        <w:t xml:space="preserve"> that</w:t>
      </w:r>
      <w:r>
        <w:t xml:space="preserve"> the adult brain is still capable of change and adaptation</w:t>
      </w:r>
      <w:r>
        <w:fldChar w:fldCharType="begin" w:fldLock="1"/>
      </w:r>
      <w:r w:rsidR="000624A1">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previouslyFormattedCitation" : "[18]" }, "properties" : { "noteIndex" : 0 }, "schema" : "https://github.com/citation-style-language/schema/raw/master/csl-citation.json" }</w:instrText>
      </w:r>
      <w:r>
        <w:fldChar w:fldCharType="separate"/>
      </w:r>
      <w:r w:rsidRPr="00DA119C">
        <w:rPr>
          <w:noProof/>
        </w:rPr>
        <w:t>[18]</w:t>
      </w:r>
      <w:r>
        <w:fldChar w:fldCharType="end"/>
      </w:r>
      <w:r w:rsidR="000531EF">
        <w:fldChar w:fldCharType="begin" w:fldLock="1"/>
      </w:r>
      <w:r w:rsidR="000624A1">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previouslyFormattedCitation" : "[19]" }, "properties" : { "noteIndex" : 0 }, "schema" : "https://github.com/citation-style-language/schema/raw/master/csl-citation.json" }</w:instrText>
      </w:r>
      <w:r w:rsidR="000531EF">
        <w:fldChar w:fldCharType="separate"/>
      </w:r>
      <w:r w:rsidR="000531EF" w:rsidRPr="000531EF">
        <w:rPr>
          <w:noProof/>
        </w:rPr>
        <w:t>[19]</w:t>
      </w:r>
      <w:r w:rsidR="000531EF">
        <w:fldChar w:fldCharType="end"/>
      </w:r>
      <w:r>
        <w:t xml:space="preserve">. </w:t>
      </w:r>
      <w:r w:rsidR="000531EF">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fldChar w:fldCharType="begin" w:fldLock="1"/>
      </w:r>
      <w:r w:rsidR="000624A1">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previouslyFormattedCitation" : "[20]" }, "properties" : { "noteIndex" : 0 }, "schema" : "https://github.com/citation-style-language/schema/raw/master/csl-citation.json" }</w:instrText>
      </w:r>
      <w:r w:rsidR="000531EF">
        <w:fldChar w:fldCharType="separate"/>
      </w:r>
      <w:r w:rsidR="000531EF" w:rsidRPr="000531EF">
        <w:rPr>
          <w:noProof/>
        </w:rPr>
        <w:t>[20]</w:t>
      </w:r>
      <w:r w:rsidR="000531EF">
        <w:fldChar w:fldCharType="end"/>
      </w:r>
      <w:r w:rsidR="000624A1">
        <w:fldChar w:fldCharType="begin" w:fldLock="1"/>
      </w:r>
      <w:r w:rsidR="000624A1">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previouslyFormattedCitation" : "[21]" }, "properties" : { "noteIndex" : 0 }, "schema" : "https://github.com/citation-style-language/schema/raw/master/csl-citation.json" }</w:instrText>
      </w:r>
      <w:r w:rsidR="000624A1">
        <w:fldChar w:fldCharType="separate"/>
      </w:r>
      <w:r w:rsidR="000624A1" w:rsidRPr="000624A1">
        <w:rPr>
          <w:noProof/>
        </w:rPr>
        <w:t>[21]</w:t>
      </w:r>
      <w:r w:rsidR="000624A1">
        <w:fldChar w:fldCharType="end"/>
      </w:r>
      <w:r w:rsidR="000624A1">
        <w:fldChar w:fldCharType="begin" w:fldLock="1"/>
      </w:r>
      <w:r w:rsidR="000624A1">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previouslyFormattedCitation" : "[22]" }, "properties" : { "noteIndex" : 0 }, "schema" : "https://github.com/citation-style-language/schema/raw/master/csl-citation.json" }</w:instrText>
      </w:r>
      <w:r w:rsidR="000624A1">
        <w:fldChar w:fldCharType="separate"/>
      </w:r>
      <w:r w:rsidR="000624A1" w:rsidRPr="000624A1">
        <w:rPr>
          <w:noProof/>
        </w:rPr>
        <w:t>[22]</w:t>
      </w:r>
      <w:r w:rsidR="000624A1">
        <w:fldChar w:fldCharType="end"/>
      </w:r>
      <w:r w:rsidR="00C82892">
        <w:br w:type="page"/>
      </w:r>
    </w:p>
    <w:p w:rsidR="00603B17" w:rsidRDefault="00603B17" w:rsidP="00603B17">
      <w:pPr>
        <w:pStyle w:val="Heading1"/>
      </w:pPr>
      <w:bookmarkStart w:id="13" w:name="_Toc380073466"/>
      <w:r>
        <w:lastRenderedPageBreak/>
        <w:t>The promise of Digital Synesthesia</w:t>
      </w:r>
      <w:bookmarkEnd w:id="13"/>
    </w:p>
    <w:p w:rsidR="00AC4C24" w:rsidRDefault="00076864" w:rsidP="002D2859">
      <w:r>
        <w:t>I</w:t>
      </w:r>
      <w:r w:rsidR="00B07BDC">
        <w:t xml:space="preserve">n his </w:t>
      </w:r>
      <w:r w:rsidR="00584431">
        <w:t>theory</w:t>
      </w:r>
      <w:r w:rsidR="00B07BDC">
        <w:t xml:space="preserve"> of t</w:t>
      </w:r>
      <w:r w:rsidR="00AC4C24">
        <w:t xml:space="preserve">he </w:t>
      </w:r>
      <w:proofErr w:type="spellStart"/>
      <w:r w:rsidR="00AC4C24">
        <w:t>Umwelt</w:t>
      </w:r>
      <w:proofErr w:type="spellEnd"/>
      <w:r w:rsidR="00AC4C24">
        <w:fldChar w:fldCharType="begin" w:fldLock="1"/>
      </w:r>
      <w:r w:rsidR="000624A1">
        <w:instrText>ADDIN CSL_CITATION { "citationItems" : [ { "id" : "ITEM-1", "itemData" : {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bc401230-cfb4-4222-8980-5e53c85bf9e1" ] } ], "mendeley" : { "previouslyFormattedCitation" : "[23]" }, "properties" : { "noteIndex" : 0 }, "schema" : "https://github.com/citation-style-language/schema/raw/master/csl-citation.json" }</w:instrText>
      </w:r>
      <w:r w:rsidR="00AC4C24">
        <w:fldChar w:fldCharType="separate"/>
      </w:r>
      <w:r w:rsidR="000624A1" w:rsidRPr="000624A1">
        <w:rPr>
          <w:noProof/>
        </w:rPr>
        <w:t>[23]</w:t>
      </w:r>
      <w:r w:rsidR="00AC4C24">
        <w:fldChar w:fldCharType="end"/>
      </w:r>
      <w:r>
        <w:t>,</w:t>
      </w:r>
      <w:r>
        <w:t xml:space="preserve"> author</w:t>
      </w:r>
      <w:r w:rsidRPr="00B07BDC">
        <w:t xml:space="preserve"> </w:t>
      </w:r>
      <w:proofErr w:type="spellStart"/>
      <w:r w:rsidRPr="00B07BDC">
        <w:t>Jakob</w:t>
      </w:r>
      <w:proofErr w:type="spellEnd"/>
      <w:r w:rsidRPr="00B07BDC">
        <w:t xml:space="preserve"> von </w:t>
      </w:r>
      <w:proofErr w:type="spellStart"/>
      <w:r w:rsidRPr="00B07BDC">
        <w:t>Uexküll</w:t>
      </w:r>
      <w:proofErr w:type="spellEnd"/>
      <w:r>
        <w:t xml:space="preserve"> </w:t>
      </w:r>
      <w:r w:rsidR="00B06E7C">
        <w:t>proposes</w:t>
      </w:r>
      <w:r w:rsidR="00AC4C24">
        <w:t xml:space="preserve"> </w:t>
      </w:r>
      <w:r>
        <w:t>that</w:t>
      </w:r>
      <w:r w:rsidR="00AC4C24">
        <w:t xml:space="preserve"> every creature </w:t>
      </w:r>
      <w:r w:rsidR="00584431">
        <w:t xml:space="preserve">has an individual </w:t>
      </w:r>
      <w:r>
        <w:t xml:space="preserve">and unique </w:t>
      </w:r>
      <w:r w:rsidR="00584431">
        <w:t>understa</w:t>
      </w:r>
      <w:r>
        <w:t>n</w:t>
      </w:r>
      <w:r w:rsidR="00584431">
        <w:t xml:space="preserve">ding of their environment </w:t>
      </w:r>
      <w:r>
        <w:t>given the individual</w:t>
      </w:r>
      <w:r w:rsidR="00AC4C24">
        <w:t xml:space="preserve"> </w:t>
      </w:r>
      <w:r>
        <w:t>affordances offered by their</w:t>
      </w:r>
      <w:r w:rsidR="00B07BDC">
        <w:t xml:space="preserve"> senses.</w:t>
      </w:r>
      <w:r w:rsidR="00AC4C24">
        <w:t xml:space="preserve"> </w:t>
      </w:r>
      <w:r w:rsidR="00B07BDC">
        <w:t>This lead</w:t>
      </w:r>
      <w:r>
        <w:t>s</w:t>
      </w:r>
      <w:r w:rsidR="00B07BDC">
        <w:t xml:space="preserve"> to</w:t>
      </w:r>
      <w:r w:rsidR="00195B3F">
        <w:t xml:space="preserve"> the belief</w:t>
      </w:r>
      <w:r w:rsidR="00B07BDC">
        <w:t xml:space="preserve"> that </w:t>
      </w:r>
      <w:r w:rsidR="005F3622">
        <w:t>the access to</w:t>
      </w:r>
      <w:r w:rsidR="00AC4C24">
        <w:t xml:space="preserve"> new senses should </w:t>
      </w:r>
      <w:r w:rsidR="00473689">
        <w:t>expand the way in which</w:t>
      </w:r>
      <w:r>
        <w:t xml:space="preserve"> humans </w:t>
      </w:r>
      <w:r w:rsidR="00473689">
        <w:t xml:space="preserve">experience their world </w:t>
      </w:r>
      <w:r>
        <w:t>and therefore</w:t>
      </w:r>
      <w:r w:rsidR="00B07BDC">
        <w:t xml:space="preserve"> is at the center of the Digital Synesthesia project. </w:t>
      </w:r>
      <w:r w:rsidR="005F3622">
        <w:t>M</w:t>
      </w:r>
      <w:r w:rsidR="00B07BDC">
        <w:t xml:space="preserve">odern </w:t>
      </w:r>
      <w:r w:rsidR="005F3622">
        <w:t>technology</w:t>
      </w:r>
      <w:r w:rsidR="00B07BDC">
        <w:t xml:space="preserve"> already offers the ability to detect information from the world that is beyond our natural sensory spectrum</w:t>
      </w:r>
      <w:r>
        <w:t>,</w:t>
      </w:r>
      <w:r w:rsidR="00B07BDC">
        <w:t xml:space="preserve"> but what has not been </w:t>
      </w:r>
      <w:r>
        <w:t xml:space="preserve">achieved </w:t>
      </w:r>
      <w:r w:rsidR="00B07BDC">
        <w:t xml:space="preserve">is the way for our brains and body </w:t>
      </w:r>
      <w:r>
        <w:t xml:space="preserve">to </w:t>
      </w:r>
      <w:r w:rsidR="00B07BDC">
        <w:t>incorporate this new information</w:t>
      </w:r>
      <w:r w:rsidR="003700CC">
        <w:t xml:space="preserve"> as an addition to our sensory capabilities</w:t>
      </w:r>
      <w:r w:rsidR="005F3622">
        <w:t xml:space="preserve">. Digital Synesthesia offers a way of taking new sensory experiences and </w:t>
      </w:r>
      <w:r w:rsidR="003700CC">
        <w:t>transmit</w:t>
      </w:r>
      <w:r>
        <w:t>ting</w:t>
      </w:r>
      <w:r w:rsidR="003700CC">
        <w:t xml:space="preserve"> them to the body</w:t>
      </w:r>
      <w:r w:rsidR="00B07BDC">
        <w:t xml:space="preserve"> </w:t>
      </w:r>
      <w:r w:rsidR="003700CC">
        <w:t>in a way that mimics our other senses</w:t>
      </w:r>
      <w:r w:rsidR="00902C82">
        <w:t>,</w:t>
      </w:r>
      <w:r w:rsidR="00F11979">
        <w:t xml:space="preserve"> </w:t>
      </w:r>
      <w:r>
        <w:t>without relying on</w:t>
      </w:r>
      <w:r w:rsidR="00F11979">
        <w:t xml:space="preserve"> </w:t>
      </w:r>
      <w:r w:rsidR="00B06E7C">
        <w:t xml:space="preserve">a </w:t>
      </w:r>
      <w:r w:rsidR="00F11979">
        <w:t>mostly</w:t>
      </w:r>
      <w:r w:rsidR="005F3622">
        <w:t xml:space="preserve"> visual and highly cognitive experience</w:t>
      </w:r>
      <w:r w:rsidR="00F11979">
        <w:t xml:space="preserve"> </w:t>
      </w:r>
      <w:r>
        <w:t>which</w:t>
      </w:r>
      <w:r w:rsidR="00F11979">
        <w:t xml:space="preserve"> demands a big part of the </w:t>
      </w:r>
      <w:r w:rsidR="00902C82">
        <w:t>user’s</w:t>
      </w:r>
      <w:r w:rsidR="00F11979">
        <w:t xml:space="preserve"> attention</w:t>
      </w:r>
      <w:r w:rsidR="005F3622">
        <w:t xml:space="preserve">. </w:t>
      </w:r>
      <w:r w:rsidR="00F11979">
        <w:t>With Digital Synesthesia</w:t>
      </w:r>
      <w:r w:rsidR="005F3622">
        <w:t xml:space="preserve">, </w:t>
      </w:r>
      <w:r w:rsidR="00B07BDC">
        <w:t xml:space="preserve">we </w:t>
      </w:r>
      <w:r w:rsidR="00F11979">
        <w:t>will be able to</w:t>
      </w:r>
      <w:r w:rsidR="00B07BDC">
        <w:t xml:space="preserve"> understand our surrounding world in a new and undiscovered way.</w:t>
      </w:r>
    </w:p>
    <w:p w:rsidR="0075740A" w:rsidRDefault="00331B5D" w:rsidP="002D2859">
      <w:r>
        <w:t xml:space="preserve">In order to explore these new sensory experiences, this project proposes to </w:t>
      </w:r>
      <w:r w:rsidR="00564409">
        <w:t>divide the process in</w:t>
      </w:r>
      <w:r w:rsidR="00211B18">
        <w:t>to</w:t>
      </w:r>
      <w:r w:rsidR="00564409">
        <w:t xml:space="preserve"> stages where I will learn different aspects of how users can cope with the objectives of Digital Synesthesia.</w:t>
      </w:r>
    </w:p>
    <w:p w:rsidR="0075740A" w:rsidRDefault="005F3622" w:rsidP="0075740A">
      <w:pPr>
        <w:pStyle w:val="Heading2"/>
      </w:pPr>
      <w:bookmarkStart w:id="14" w:name="_Toc380073467"/>
      <w:r>
        <w:t xml:space="preserve">First </w:t>
      </w:r>
      <w:r w:rsidR="0075740A">
        <w:t>Stage</w:t>
      </w:r>
      <w:bookmarkEnd w:id="14"/>
    </w:p>
    <w:p w:rsidR="00331B5D" w:rsidRDefault="0075740A" w:rsidP="002D2859">
      <w:r>
        <w:t xml:space="preserve">This stage </w:t>
      </w:r>
      <w:r w:rsidR="00331B5D">
        <w:t>compare</w:t>
      </w:r>
      <w:r w:rsidR="00AA5519">
        <w:t>s</w:t>
      </w:r>
      <w:r w:rsidR="00331B5D">
        <w:t xml:space="preserve"> and contrast</w:t>
      </w:r>
      <w:r w:rsidR="00AA5519">
        <w:t>s</w:t>
      </w:r>
      <w:r w:rsidR="00331B5D">
        <w:t xml:space="preserve"> natural sensory experiences with </w:t>
      </w:r>
      <w:r w:rsidR="00473689">
        <w:t>digital</w:t>
      </w:r>
      <w:r w:rsidR="00331B5D">
        <w:t xml:space="preserve"> sensory experiences. This way I can compare how the users relate to new input by having it be analogous to one of their existing senses. This stage will also look to compare two sensory experiences against </w:t>
      </w:r>
      <w:r w:rsidR="00211B18">
        <w:t>one another and</w:t>
      </w:r>
      <w:r w:rsidR="00331B5D">
        <w:t xml:space="preserve"> explore </w:t>
      </w:r>
      <w:r w:rsidR="00211B18">
        <w:t>whether</w:t>
      </w:r>
      <w:r w:rsidR="00331B5D">
        <w:t xml:space="preserve"> the users might find an enhanced sensory experience to be of more use than the natural un-enhanced body experience.</w:t>
      </w:r>
    </w:p>
    <w:p w:rsidR="0075740A" w:rsidRDefault="00331B5D" w:rsidP="0075740A">
      <w:pPr>
        <w:pStyle w:val="Heading2"/>
      </w:pPr>
      <w:bookmarkStart w:id="15" w:name="_Toc380073468"/>
      <w:r>
        <w:t>Second</w:t>
      </w:r>
      <w:r w:rsidR="0075740A">
        <w:t xml:space="preserve"> Stage</w:t>
      </w:r>
      <w:bookmarkEnd w:id="15"/>
    </w:p>
    <w:p w:rsidR="00331B5D" w:rsidRDefault="0075740A" w:rsidP="002D2859">
      <w:r>
        <w:t xml:space="preserve">At this stage, </w:t>
      </w:r>
      <w:r w:rsidR="000A5CE0">
        <w:t xml:space="preserve">the project will look into </w:t>
      </w:r>
      <w:r w:rsidR="00331B5D">
        <w:t xml:space="preserve">the creation of new sensory experiences. </w:t>
      </w:r>
      <w:r w:rsidR="000A5CE0">
        <w:t>Using some of the prototypes that I have already developed and some prototypes that are in the works, t</w:t>
      </w:r>
      <w:r w:rsidR="00195B3F">
        <w:t>his project will study the user</w:t>
      </w:r>
      <w:r w:rsidR="000A5CE0">
        <w:t>s</w:t>
      </w:r>
      <w:r w:rsidR="00195B3F">
        <w:t>’</w:t>
      </w:r>
      <w:r w:rsidR="000A5CE0">
        <w:t xml:space="preserve"> acceptance of new information that will be consciously mapped to a particular sensory experience. This means that the users will have full understanding of the task to be accomplished, the new sense to be detected</w:t>
      </w:r>
      <w:r w:rsidR="00AA5519">
        <w:t>,</w:t>
      </w:r>
      <w:r w:rsidR="000A5CE0">
        <w:t xml:space="preserve"> and how the information will be translated </w:t>
      </w:r>
      <w:r w:rsidR="00AA5519">
        <w:t>in</w:t>
      </w:r>
      <w:r w:rsidR="000A5CE0">
        <w:t xml:space="preserve">to </w:t>
      </w:r>
      <w:r w:rsidR="00AA5519">
        <w:t>a</w:t>
      </w:r>
      <w:r w:rsidR="000A5CE0">
        <w:t xml:space="preserve"> sense they can actually feel. This will allow me to understand how quickly </w:t>
      </w:r>
      <w:r w:rsidR="00394C6F">
        <w:t>users can</w:t>
      </w:r>
      <w:r w:rsidR="000A5CE0">
        <w:t xml:space="preserve"> get used to</w:t>
      </w:r>
      <w:r w:rsidR="00394C6F">
        <w:t xml:space="preserve"> their new sensory experiences and record their impressions on the experience.</w:t>
      </w:r>
    </w:p>
    <w:p w:rsidR="00564409" w:rsidRDefault="00564409" w:rsidP="002D2859">
      <w:r>
        <w:t xml:space="preserve">Another aspect in the second stage will deal with the users’ prior experience with a given task. I want to see if there is a difference in how valuable a user finds the new sensory experience </w:t>
      </w:r>
      <w:r>
        <w:lastRenderedPageBreak/>
        <w:t>when it is part of a learning process and when the user knows the task and the new sensory experience might be redundant.</w:t>
      </w:r>
    </w:p>
    <w:p w:rsidR="0075740A" w:rsidRDefault="00394C6F" w:rsidP="0075740A">
      <w:pPr>
        <w:pStyle w:val="Heading2"/>
      </w:pPr>
      <w:bookmarkStart w:id="16" w:name="_Toc380073469"/>
      <w:r>
        <w:t>Third</w:t>
      </w:r>
      <w:r w:rsidR="0075740A">
        <w:t xml:space="preserve"> Stage</w:t>
      </w:r>
      <w:bookmarkEnd w:id="16"/>
    </w:p>
    <w:p w:rsidR="00564409" w:rsidRDefault="0075740A" w:rsidP="00C82892">
      <w:r>
        <w:t xml:space="preserve">Here </w:t>
      </w:r>
      <w:r w:rsidR="00394C6F">
        <w:t xml:space="preserve">the project will </w:t>
      </w:r>
      <w:r w:rsidR="00195B3F">
        <w:t xml:space="preserve">set up </w:t>
      </w:r>
      <w:r w:rsidR="00394C6F">
        <w:t xml:space="preserve">a new sensory experience </w:t>
      </w:r>
      <w:r w:rsidR="00AA5519">
        <w:t>in</w:t>
      </w:r>
      <w:r w:rsidR="00195B3F">
        <w:t xml:space="preserve"> which</w:t>
      </w:r>
      <w:r w:rsidR="00394C6F">
        <w:t xml:space="preserve"> the users have no prior understanding of </w:t>
      </w:r>
      <w:r w:rsidR="00195B3F">
        <w:t>the</w:t>
      </w:r>
      <w:r w:rsidR="00AA5519">
        <w:t xml:space="preserve"> translation taking place.</w:t>
      </w:r>
      <w:r w:rsidR="00394C6F">
        <w:t xml:space="preserve"> </w:t>
      </w:r>
      <w:r w:rsidR="00AA5519">
        <w:t>This situation mimics the pattern in which a new</w:t>
      </w:r>
      <w:r w:rsidR="008C17B4">
        <w:t>born might search for patterns in order to understand its new senses</w:t>
      </w:r>
      <w:r w:rsidR="00195B3F">
        <w:fldChar w:fldCharType="begin" w:fldLock="1"/>
      </w:r>
      <w:r w:rsidR="000624A1">
        <w:instrText>ADDIN CSL_CITATION { "citationItems" : [ { "id" : "ITEM-1", "itemData" : { "ISBN" : "9781412904759", "URL" : "http://en.wikipedia.org/w/index.php?title=Neuroplasticity&amp;oldid=594594354", "accessed" : { "date-parts" : [ [ "2014", "2", "21" ] ] }, "author" : [ { "dropping-particle" : "", "family" : "Wikipedia contributors", "given" : "", "non-dropping-particle" : "", "parse-names" : false, "suffix" : "" } ], "id" : "ITEM-1", "issued" : { "date-parts" : [ [ "2014" ] ] }, "title" : "Neuroplasticity", "type" : "webpage" }, "uris" : [ "http://www.mendeley.com/documents/?uuid=936e94ce-6240-4547-a5ff-431924b2fbd7" ] } ], "mendeley" : { "previouslyFormattedCitation" : "[24]" }, "properties" : { "noteIndex" : 0 }, "schema" : "https://github.com/citation-style-language/schema/raw/master/csl-citation.json" }</w:instrText>
      </w:r>
      <w:r w:rsidR="00195B3F">
        <w:fldChar w:fldCharType="separate"/>
      </w:r>
      <w:r w:rsidR="000624A1" w:rsidRPr="000624A1">
        <w:rPr>
          <w:noProof/>
        </w:rPr>
        <w:t>[24]</w:t>
      </w:r>
      <w:r w:rsidR="00195B3F">
        <w:fldChar w:fldCharType="end"/>
      </w:r>
      <w:r w:rsidR="008C17B4">
        <w:t xml:space="preserve">. </w:t>
      </w:r>
      <w:r w:rsidR="00394C6F">
        <w:t>This will be a useful experiment to see how quickly the users can find a correlation between something that could not previously be felt and the sensory feedback.</w:t>
      </w:r>
      <w:r w:rsidR="00F11979" w:rsidRPr="00F11979">
        <w:t xml:space="preserve"> </w:t>
      </w:r>
      <w:r w:rsidR="00AA5519">
        <w:t xml:space="preserve">This stage also seeks to investigate the impact that a subjects’ </w:t>
      </w:r>
      <w:r w:rsidR="00902C82">
        <w:t>age</w:t>
      </w:r>
      <w:r w:rsidR="00211839">
        <w:t xml:space="preserve"> has in the way the brain will interpret new digital senses. The project will shed light o</w:t>
      </w:r>
      <w:r w:rsidR="00902C82">
        <w:t xml:space="preserve">n how a digital sense is learned and interpreted at different stages of </w:t>
      </w:r>
      <w:r w:rsidR="00211839">
        <w:t xml:space="preserve">human </w:t>
      </w:r>
      <w:r w:rsidR="00902C82">
        <w:t>development.</w:t>
      </w:r>
    </w:p>
    <w:p w:rsidR="00564409" w:rsidRDefault="00564409" w:rsidP="00564409">
      <w:pPr>
        <w:pStyle w:val="Heading2"/>
      </w:pPr>
      <w:bookmarkStart w:id="17" w:name="_Toc380073470"/>
      <w:r>
        <w:t>Fourth Stage</w:t>
      </w:r>
      <w:bookmarkEnd w:id="17"/>
    </w:p>
    <w:p w:rsidR="00564409" w:rsidRPr="00564409" w:rsidRDefault="00564409" w:rsidP="00564409">
      <w:r>
        <w:t>This stage will look at the future of Digital Synesthesia. To understand this project as a whole</w:t>
      </w:r>
      <w:r w:rsidR="00211839">
        <w:t>,</w:t>
      </w:r>
      <w:r>
        <w:t xml:space="preserve"> it will be important to take what has been learned in the previous stages and interpret those findings towards a Digital Synesthetic theory of user interface.</w:t>
      </w:r>
    </w:p>
    <w:p w:rsidR="00C82892" w:rsidRDefault="00C82892" w:rsidP="00C82892">
      <w:r>
        <w:br w:type="page"/>
      </w:r>
    </w:p>
    <w:p w:rsidR="00E350A4" w:rsidRDefault="00513878" w:rsidP="00A42427">
      <w:pPr>
        <w:pStyle w:val="Heading1"/>
      </w:pPr>
      <w:bookmarkStart w:id="18" w:name="_Toc380073471"/>
      <w:r>
        <w:lastRenderedPageBreak/>
        <w:t>Research Questions</w:t>
      </w:r>
      <w:bookmarkEnd w:id="18"/>
    </w:p>
    <w:p w:rsidR="00F11979" w:rsidRDefault="00F11979" w:rsidP="005F1A3E">
      <w:r>
        <w:t>In each stage I will be looking to answer specific questions that will inform the next stage or the overall project. In order to answer the question</w:t>
      </w:r>
      <w:r w:rsidR="00473689">
        <w:t>s</w:t>
      </w:r>
      <w:r>
        <w:t xml:space="preserve">, specific test scenarios will be designed. </w:t>
      </w:r>
      <w:r w:rsidR="00B0561A">
        <w:t xml:space="preserve">The </w:t>
      </w:r>
      <w:r w:rsidR="00C521F9">
        <w:t>questions will look</w:t>
      </w:r>
      <w:r w:rsidR="00211839">
        <w:t xml:space="preserve"> at</w:t>
      </w:r>
      <w:r>
        <w:t>, amongst other things,</w:t>
      </w:r>
      <w:r w:rsidR="00211839">
        <w:t xml:space="preserve"> A) t</w:t>
      </w:r>
      <w:r w:rsidR="00C521F9">
        <w:t xml:space="preserve">he relation between </w:t>
      </w:r>
      <w:r w:rsidR="00473689">
        <w:t xml:space="preserve">the </w:t>
      </w:r>
      <w:r w:rsidR="00C521F9">
        <w:t>type of data and the mode of tran</w:t>
      </w:r>
      <w:r>
        <w:t xml:space="preserve">smitting this data to the body; </w:t>
      </w:r>
      <w:r w:rsidR="00211839">
        <w:t xml:space="preserve">B) </w:t>
      </w:r>
      <w:r>
        <w:t xml:space="preserve">how the user will understand an analogous sense, a new sense or the substitution of a sense; and </w:t>
      </w:r>
      <w:r w:rsidR="00211839">
        <w:t xml:space="preserve">C) </w:t>
      </w:r>
      <w:r>
        <w:t xml:space="preserve">how quickly the user </w:t>
      </w:r>
      <w:r w:rsidR="00211839">
        <w:t xml:space="preserve">will </w:t>
      </w:r>
      <w:r>
        <w:t>understand the sensory feedback loop.</w:t>
      </w:r>
    </w:p>
    <w:p w:rsidR="00A33954" w:rsidRDefault="00A33954" w:rsidP="00C521F9">
      <w:pPr>
        <w:pStyle w:val="Heading2"/>
      </w:pPr>
      <w:bookmarkStart w:id="19" w:name="_Toc380073472"/>
      <w:r>
        <w:t xml:space="preserve">Discreet </w:t>
      </w:r>
      <w:r w:rsidR="00300C8E">
        <w:t xml:space="preserve">and </w:t>
      </w:r>
      <w:r>
        <w:t>Contin</w:t>
      </w:r>
      <w:r w:rsidR="00C521F9">
        <w:t>u</w:t>
      </w:r>
      <w:r>
        <w:t>ous Data</w:t>
      </w:r>
      <w:bookmarkEnd w:id="19"/>
    </w:p>
    <w:p w:rsidR="00EB1AC8" w:rsidRPr="00EB1AC8" w:rsidRDefault="00EB1AC8" w:rsidP="00EB1AC8">
      <w:r>
        <w:t>1. Will a discreet signal that just turns on and off to get the user</w:t>
      </w:r>
      <w:r w:rsidR="00211839">
        <w:t>’</w:t>
      </w:r>
      <w:r>
        <w:t xml:space="preserve">s attention be more effective than a </w:t>
      </w:r>
      <w:r w:rsidR="00211839">
        <w:t>continuous signal that requires</w:t>
      </w:r>
      <w:r>
        <w:t xml:space="preserve"> the user’s interpretation of changing data?</w:t>
      </w:r>
    </w:p>
    <w:p w:rsidR="00300C8E" w:rsidRPr="00300C8E" w:rsidRDefault="00EB1AC8" w:rsidP="00300C8E">
      <w:r>
        <w:t>2</w:t>
      </w:r>
      <w:r w:rsidR="005F1A3E">
        <w:t xml:space="preserve">. </w:t>
      </w:r>
      <w:r w:rsidR="00300C8E">
        <w:t>Is there a</w:t>
      </w:r>
      <w:r w:rsidR="00152E09">
        <w:t xml:space="preserve">n optimal </w:t>
      </w:r>
      <w:r w:rsidR="00300C8E">
        <w:t xml:space="preserve">pairing between the input channel and </w:t>
      </w:r>
      <w:r w:rsidR="00152E09">
        <w:t>the type of data to be analyzed</w:t>
      </w:r>
      <w:r w:rsidR="00211839">
        <w:t xml:space="preserve"> </w:t>
      </w:r>
      <w:r w:rsidR="00ED17A5">
        <w:t>(</w:t>
      </w:r>
      <w:r w:rsidR="00152E09">
        <w:t xml:space="preserve">i.e. </w:t>
      </w:r>
      <w:r w:rsidR="00211839">
        <w:t>will temperature be better at data that relate to other’s emotional states and vibration at data from the surrounding environment</w:t>
      </w:r>
      <w:r w:rsidR="00ED17A5">
        <w:t>)</w:t>
      </w:r>
      <w:r w:rsidR="00211839">
        <w:t>?</w:t>
      </w:r>
    </w:p>
    <w:p w:rsidR="00A33954" w:rsidRDefault="00A33954" w:rsidP="00C521F9">
      <w:pPr>
        <w:pStyle w:val="Heading2"/>
      </w:pPr>
      <w:bookmarkStart w:id="20" w:name="_Toc380073473"/>
      <w:r>
        <w:t>Sensory Substitution</w:t>
      </w:r>
      <w:bookmarkEnd w:id="20"/>
    </w:p>
    <w:p w:rsidR="00300C8E" w:rsidRPr="00300C8E" w:rsidRDefault="00EB1AC8" w:rsidP="00300C8E">
      <w:r>
        <w:t>3</w:t>
      </w:r>
      <w:r w:rsidR="005F1A3E">
        <w:t xml:space="preserve">. </w:t>
      </w:r>
      <w:r w:rsidR="00300C8E">
        <w:t>In a sit</w:t>
      </w:r>
      <w:r w:rsidR="00ED17A5">
        <w:t>uation where vision is</w:t>
      </w:r>
      <w:r w:rsidR="00300C8E">
        <w:t xml:space="preserve"> used to make a quick decision, will Digital Synesthesia prove to be </w:t>
      </w:r>
      <w:r w:rsidR="00F11979">
        <w:t>a valid</w:t>
      </w:r>
      <w:r w:rsidR="00300C8E">
        <w:t xml:space="preserve"> alternat</w:t>
      </w:r>
      <w:r w:rsidR="00F11979">
        <w:t>ive</w:t>
      </w:r>
      <w:r w:rsidR="00300C8E">
        <w:t xml:space="preserve"> </w:t>
      </w:r>
      <w:r w:rsidR="00F11979">
        <w:t>to</w:t>
      </w:r>
      <w:r w:rsidR="00300C8E">
        <w:t xml:space="preserve"> accomplishing the same task or part of </w:t>
      </w:r>
      <w:r w:rsidR="00A50F41">
        <w:t xml:space="preserve">that </w:t>
      </w:r>
      <w:r w:rsidR="00300C8E">
        <w:t>task?</w:t>
      </w:r>
    </w:p>
    <w:p w:rsidR="00A33954" w:rsidRDefault="00A33954" w:rsidP="00C521F9">
      <w:pPr>
        <w:pStyle w:val="Heading2"/>
      </w:pPr>
      <w:bookmarkStart w:id="21" w:name="_Toc380073474"/>
      <w:r>
        <w:t xml:space="preserve">Sensory </w:t>
      </w:r>
      <w:r w:rsidR="00D06489">
        <w:t>Augmentation</w:t>
      </w:r>
      <w:bookmarkEnd w:id="21"/>
    </w:p>
    <w:p w:rsidR="00A50F41" w:rsidRPr="00A50F41" w:rsidRDefault="00EB1AC8" w:rsidP="00A50F41">
      <w:r>
        <w:t>4</w:t>
      </w:r>
      <w:r w:rsidR="005F1A3E">
        <w:t xml:space="preserve">. </w:t>
      </w:r>
      <w:r w:rsidR="00A50F41">
        <w:t>In a situation where the user already bases a decision on information from a sense other than vision or audio, is there an advantage to being able to interpret that same data through a different sense and in greater detail?</w:t>
      </w:r>
    </w:p>
    <w:p w:rsidR="00A33954" w:rsidRDefault="00A33954" w:rsidP="00C521F9">
      <w:pPr>
        <w:pStyle w:val="Heading2"/>
      </w:pPr>
      <w:bookmarkStart w:id="22" w:name="_Toc380073475"/>
      <w:r>
        <w:t>New Senses</w:t>
      </w:r>
      <w:bookmarkEnd w:id="22"/>
    </w:p>
    <w:p w:rsidR="009E506C" w:rsidRPr="00A50F41" w:rsidRDefault="00EB1AC8" w:rsidP="00A50F41">
      <w:r>
        <w:t>5</w:t>
      </w:r>
      <w:r w:rsidR="005F1A3E">
        <w:t xml:space="preserve">. </w:t>
      </w:r>
      <w:r w:rsidR="00A50F41">
        <w:t>How does a user perform in a specific task when using new information that could not previously be sensed, compa</w:t>
      </w:r>
      <w:r w:rsidR="00ED17A5">
        <w:t>red to completing the same task without</w:t>
      </w:r>
      <w:r w:rsidR="00A50F41">
        <w:t xml:space="preserve"> sensory enhancement?</w:t>
      </w:r>
    </w:p>
    <w:p w:rsidR="009E506C" w:rsidRPr="009E506C" w:rsidRDefault="00E350A4" w:rsidP="00EB1AC8">
      <w:pPr>
        <w:pStyle w:val="Heading2"/>
      </w:pPr>
      <w:bookmarkStart w:id="23" w:name="_Toc380073476"/>
      <w:r>
        <w:t xml:space="preserve">The </w:t>
      </w:r>
      <w:r w:rsidR="00F37296">
        <w:t>User</w:t>
      </w:r>
      <w:r>
        <w:t xml:space="preserve"> and the New Stimuli</w:t>
      </w:r>
      <w:bookmarkEnd w:id="23"/>
    </w:p>
    <w:p w:rsidR="00E350A4" w:rsidRPr="00E350A4" w:rsidRDefault="00EB1AC8" w:rsidP="00E350A4">
      <w:r>
        <w:t>6</w:t>
      </w:r>
      <w:r w:rsidR="005F1A3E">
        <w:t xml:space="preserve">. </w:t>
      </w:r>
      <w:r w:rsidR="00E350A4">
        <w:t xml:space="preserve">How accurate is the interpretation of data </w:t>
      </w:r>
      <w:r w:rsidR="00ED17A5">
        <w:t>when experienced through new digital senses</w:t>
      </w:r>
      <w:r w:rsidR="00E350A4">
        <w:t>?</w:t>
      </w:r>
    </w:p>
    <w:p w:rsidR="005F1A3E" w:rsidRDefault="00EB1AC8" w:rsidP="005F1A3E">
      <w:r>
        <w:t>7</w:t>
      </w:r>
      <w:r w:rsidR="00212FBD">
        <w:t xml:space="preserve">. Will there be feelings of “phantom </w:t>
      </w:r>
      <w:r w:rsidR="00ED17A5">
        <w:t>sense</w:t>
      </w:r>
      <w:r w:rsidR="00212FBD">
        <w:t xml:space="preserve">” where the user will feel the effects of a </w:t>
      </w:r>
      <w:r w:rsidR="00A50F41">
        <w:t>stimulation</w:t>
      </w:r>
      <w:r w:rsidR="00ED17A5">
        <w:t xml:space="preserve"> that is not present anymore?</w:t>
      </w:r>
    </w:p>
    <w:p w:rsidR="005F1A3E" w:rsidRDefault="00EB1AC8" w:rsidP="005F1A3E">
      <w:r>
        <w:t>8</w:t>
      </w:r>
      <w:r w:rsidR="005F1A3E">
        <w:t xml:space="preserve">. How valuable is </w:t>
      </w:r>
      <w:r w:rsidR="00ED17A5">
        <w:t>Digital Synesthesia</w:t>
      </w:r>
      <w:r w:rsidR="005F1A3E">
        <w:t xml:space="preserve"> when used </w:t>
      </w:r>
      <w:r w:rsidR="00ED17A5">
        <w:t>to complete</w:t>
      </w:r>
      <w:r w:rsidR="005F1A3E">
        <w:t xml:space="preserve"> a</w:t>
      </w:r>
      <w:r w:rsidR="00ED17A5">
        <w:t>n unfamiliar</w:t>
      </w:r>
      <w:r w:rsidR="005F1A3E">
        <w:t xml:space="preserve"> task? When used by someone who is experienced in the given task?</w:t>
      </w:r>
    </w:p>
    <w:p w:rsidR="00BB058B" w:rsidRDefault="00BB058B" w:rsidP="00BB058B">
      <w:pPr>
        <w:pStyle w:val="Heading2"/>
      </w:pPr>
      <w:bookmarkStart w:id="24" w:name="_Toc380073477"/>
      <w:r>
        <w:lastRenderedPageBreak/>
        <w:t>Escaping the visual user interface</w:t>
      </w:r>
      <w:bookmarkEnd w:id="24"/>
    </w:p>
    <w:p w:rsidR="00BB058B" w:rsidRDefault="008F0BCA" w:rsidP="00BB058B">
      <w:r>
        <w:t>Because visual interfaces are the most common, we tend to think of the interfacing</w:t>
      </w:r>
      <w:r w:rsidR="00BB058B">
        <w:t xml:space="preserve"> with </w:t>
      </w:r>
      <w:r w:rsidR="006A21F8">
        <w:t>new senses in</w:t>
      </w:r>
      <w:r>
        <w:t xml:space="preserve"> purely</w:t>
      </w:r>
      <w:r w:rsidR="006A21F8">
        <w:t xml:space="preserve"> visual terms,</w:t>
      </w:r>
      <w:r w:rsidR="00BB058B">
        <w:t xml:space="preserve"> </w:t>
      </w:r>
      <w:r w:rsidR="006A21F8">
        <w:t>where</w:t>
      </w:r>
      <w:r w:rsidR="00BB058B">
        <w:t xml:space="preserve"> input signal is translated to numeric data and transmitted to the eyes.</w:t>
      </w:r>
    </w:p>
    <w:p w:rsidR="00BB058B" w:rsidRPr="00BB058B" w:rsidRDefault="008F0BCA" w:rsidP="00BB058B">
      <w:r>
        <w:t>9</w:t>
      </w:r>
      <w:r w:rsidR="00BB058B">
        <w:t xml:space="preserve">. Can this research start to uncover the </w:t>
      </w:r>
      <w:r w:rsidR="00F66964">
        <w:t xml:space="preserve">particular ways in which information should be </w:t>
      </w:r>
      <w:r w:rsidR="005F1A3E">
        <w:t xml:space="preserve">understood and interpreted when </w:t>
      </w:r>
      <w:r w:rsidR="00F66964">
        <w:t>transmitted to the skin (or other senses)?</w:t>
      </w:r>
      <w:r w:rsidR="005F1A3E">
        <w:t xml:space="preserve"> Perhaps the idea of “value” is mostly a visual construct.</w:t>
      </w:r>
    </w:p>
    <w:p w:rsidR="00BC5043" w:rsidRDefault="00BC5043" w:rsidP="00BC5043">
      <w:pPr>
        <w:pStyle w:val="Heading2"/>
      </w:pPr>
      <w:bookmarkStart w:id="25" w:name="_Toc380073478"/>
      <w:r>
        <w:t>Design Thinking</w:t>
      </w:r>
      <w:bookmarkEnd w:id="25"/>
    </w:p>
    <w:p w:rsidR="00BB058B" w:rsidRDefault="00BB058B" w:rsidP="00212FBD">
      <w:r>
        <w:t>1</w:t>
      </w:r>
      <w:r w:rsidR="008F0BCA">
        <w:t>0</w:t>
      </w:r>
      <w:r>
        <w:t>. Can a pattern be observed such that we can use the findings of this thesis to creat</w:t>
      </w:r>
      <w:r w:rsidR="008F0BCA">
        <w:t>e a guideline for future Digital Synesthesia interface designers</w:t>
      </w:r>
      <w:r>
        <w:t>? Could this research pave the way for a new “Mixed-Sensory Interface” field in the user interface world?</w:t>
      </w:r>
    </w:p>
    <w:p w:rsidR="00C431CF" w:rsidRDefault="0010603E" w:rsidP="00C431CF">
      <w:pPr>
        <w:pStyle w:val="Heading2"/>
      </w:pPr>
      <w:r>
        <w:t>Human Development</w:t>
      </w:r>
    </w:p>
    <w:p w:rsidR="00C431CF" w:rsidRDefault="008F0BCA" w:rsidP="00C431CF">
      <w:r>
        <w:t>1</w:t>
      </w:r>
      <w:r w:rsidR="0010603E">
        <w:t>1</w:t>
      </w:r>
      <w:r w:rsidR="00C431CF">
        <w:t xml:space="preserve">. All babies learn to understand their sensory experiences as they explore the world. Can a similar process be identified when learning new digital </w:t>
      </w:r>
      <w:r w:rsidR="008C6F68">
        <w:t>sensory experiences</w:t>
      </w:r>
      <w:r w:rsidR="00C431CF">
        <w:t>?</w:t>
      </w:r>
    </w:p>
    <w:p w:rsidR="008C6F68" w:rsidRPr="00DD224D" w:rsidRDefault="008F0BCA" w:rsidP="00212FBD">
      <w:r>
        <w:t>1</w:t>
      </w:r>
      <w:r w:rsidR="0010603E">
        <w:t>2</w:t>
      </w:r>
      <w:r w:rsidR="00C431CF">
        <w:t>. Are children able to assimilate a new sensory experience faster than adults?</w:t>
      </w:r>
    </w:p>
    <w:p w:rsidR="00513878" w:rsidRDefault="00513878" w:rsidP="00513878">
      <w:pPr>
        <w:rPr>
          <w:spacing w:val="5"/>
          <w:sz w:val="32"/>
          <w:szCs w:val="32"/>
        </w:rPr>
      </w:pPr>
      <w:r>
        <w:br w:type="page"/>
      </w:r>
    </w:p>
    <w:p w:rsidR="00513878" w:rsidRDefault="00513878" w:rsidP="00513878">
      <w:pPr>
        <w:pStyle w:val="Heading1"/>
      </w:pPr>
      <w:bookmarkStart w:id="26" w:name="_Toc380073480"/>
      <w:r>
        <w:lastRenderedPageBreak/>
        <w:t>Research Plan</w:t>
      </w:r>
      <w:bookmarkEnd w:id="26"/>
    </w:p>
    <w:p w:rsidR="0075424F" w:rsidRDefault="00564409" w:rsidP="0075424F">
      <w:pPr>
        <w:pStyle w:val="Heading2"/>
      </w:pPr>
      <w:bookmarkStart w:id="27" w:name="_Toc380073481"/>
      <w:r>
        <w:t xml:space="preserve">First </w:t>
      </w:r>
      <w:r w:rsidR="0075424F">
        <w:t>Stage</w:t>
      </w:r>
      <w:r w:rsidR="00BC1937">
        <w:t>– Analogous Sensory Experiences</w:t>
      </w:r>
      <w:bookmarkEnd w:id="27"/>
    </w:p>
    <w:p w:rsidR="0075424F" w:rsidRDefault="00A50C5F" w:rsidP="0075424F">
      <w:r>
        <w:t>This stage</w:t>
      </w:r>
      <w:r w:rsidR="0075424F">
        <w:t xml:space="preserve"> lo</w:t>
      </w:r>
      <w:r>
        <w:t>oks</w:t>
      </w:r>
      <w:r w:rsidR="0075424F">
        <w:t xml:space="preserve"> to </w:t>
      </w:r>
      <w:r>
        <w:t>explore</w:t>
      </w:r>
      <w:r w:rsidR="0075424F">
        <w:t xml:space="preserve"> the users’ ability to understand a sensory feedback loop that is felt in parallel to </w:t>
      </w:r>
      <w:r>
        <w:t>a</w:t>
      </w:r>
      <w:r w:rsidR="0075424F">
        <w:t xml:space="preserve"> natural sensory experience. Sensory experiences like pressure and temperature will be detected by the user and </w:t>
      </w:r>
      <w:r>
        <w:t xml:space="preserve">at the same time by an electronic sensor worn by the user. </w:t>
      </w:r>
    </w:p>
    <w:p w:rsidR="00BC1937" w:rsidRDefault="00BC1937" w:rsidP="00BC1937">
      <w:pPr>
        <w:pStyle w:val="Heading3"/>
      </w:pPr>
      <w:bookmarkStart w:id="28" w:name="_Toc380073482"/>
      <w:r>
        <w:t>Proposed Scenarios</w:t>
      </w:r>
      <w:bookmarkEnd w:id="28"/>
    </w:p>
    <w:p w:rsidR="00111E7B" w:rsidRDefault="00BC1937" w:rsidP="00BC1937">
      <w:r>
        <w:t>In order to test a situation of sense augmentation</w:t>
      </w:r>
      <w:r w:rsidR="00A50C5F">
        <w:t>,</w:t>
      </w:r>
      <w:r>
        <w:t xml:space="preserve"> a wearable pressure sensor will be placed at the user’s fingertips. Pressure information will be translated to the body </w:t>
      </w:r>
      <w:r w:rsidR="00111E7B">
        <w:t xml:space="preserve">through one of three sensory channels (vibration, temperature or bone conduction) </w:t>
      </w:r>
      <w:r w:rsidR="00A50C5F">
        <w:t>and the user will have the ability to</w:t>
      </w:r>
      <w:r>
        <w:t xml:space="preserve"> adjus</w:t>
      </w:r>
      <w:r w:rsidR="00A50C5F">
        <w:t>t</w:t>
      </w:r>
      <w:r>
        <w:t xml:space="preserve"> the sensitivity level. </w:t>
      </w:r>
      <w:r w:rsidR="00A50C5F">
        <w:t>The users will hold a plate on which different objects of similar weight will be placed one after another.</w:t>
      </w:r>
      <w:r w:rsidR="00111E7B">
        <w:t xml:space="preserve"> This way the subject can feel the weight of the objects and the pressure sensor between the finger and the plate can also take a reading of the objects.</w:t>
      </w:r>
      <w:r w:rsidR="00A50C5F">
        <w:t xml:space="preserve"> The subject’s task will be to organize these objects according to their weight. Some of the users will complete this task with no digital feedback, other will have a set digital feedback loop and a third group will be able to adjust the sensitivity of the digital sense. </w:t>
      </w:r>
      <w:r>
        <w:t xml:space="preserve">This will allow </w:t>
      </w:r>
      <w:r w:rsidR="00256590">
        <w:t>comparison between</w:t>
      </w:r>
      <w:r>
        <w:t xml:space="preserve"> the hand’s natural pressure sensitivity </w:t>
      </w:r>
      <w:r w:rsidR="00256590">
        <w:t xml:space="preserve">and the sensor’s performance. </w:t>
      </w:r>
      <w:r w:rsidR="00111E7B">
        <w:t>Will the ability to change the sensitivity of a digital sense prove advantageous in other situations?</w:t>
      </w:r>
    </w:p>
    <w:p w:rsidR="00BC1937" w:rsidRDefault="00BC1937" w:rsidP="00BC1937">
      <w:r>
        <w:t xml:space="preserve">To compare the reliability of a visual decision making loop to a digital synesthetic </w:t>
      </w:r>
      <w:r w:rsidR="00111E7B">
        <w:t>loop,</w:t>
      </w:r>
      <w:r>
        <w:t xml:space="preserve"> </w:t>
      </w:r>
      <w:r w:rsidR="00111E7B">
        <w:t>t</w:t>
      </w:r>
      <w:r>
        <w:t xml:space="preserve">he user </w:t>
      </w:r>
      <w:r w:rsidR="00111E7B">
        <w:t>will be asked to</w:t>
      </w:r>
      <w:r>
        <w:t xml:space="preserve"> look at a screen and press either a left or right button depending on</w:t>
      </w:r>
      <w:r w:rsidR="00111E7B">
        <w:t xml:space="preserve"> a</w:t>
      </w:r>
      <w:r>
        <w:t xml:space="preserve"> visual </w:t>
      </w:r>
      <w:r w:rsidR="00111E7B">
        <w:t>cue</w:t>
      </w:r>
      <w:r>
        <w:t>. Then this experiment can be replicated using vibr</w:t>
      </w:r>
      <w:r w:rsidR="00111E7B">
        <w:t>ation or temperature as the cue and the response time and accuracy will be compared.</w:t>
      </w:r>
    </w:p>
    <w:p w:rsidR="00B06E7C" w:rsidRDefault="00B06E7C" w:rsidP="00B06E7C">
      <w:pPr>
        <w:pStyle w:val="Heading3"/>
      </w:pPr>
      <w:bookmarkStart w:id="29" w:name="_Toc380073483"/>
      <w:r>
        <w:t>Addressed Questions</w:t>
      </w:r>
      <w:bookmarkEnd w:id="29"/>
    </w:p>
    <w:p w:rsidR="00B06E7C" w:rsidRPr="00B06E7C" w:rsidRDefault="00B06E7C" w:rsidP="00B06E7C">
      <w:r>
        <w:t>Discreet and Continuous Data, Sensory Substitution, Sensory Augmentation, User and New Stimuli</w:t>
      </w:r>
    </w:p>
    <w:p w:rsidR="0075424F" w:rsidRDefault="00564409" w:rsidP="00BC1937">
      <w:pPr>
        <w:pStyle w:val="Heading2"/>
      </w:pPr>
      <w:bookmarkStart w:id="30" w:name="_Toc380073484"/>
      <w:r>
        <w:t xml:space="preserve">Second </w:t>
      </w:r>
      <w:r w:rsidR="00BC1937">
        <w:t xml:space="preserve">Stage– New </w:t>
      </w:r>
      <w:r w:rsidR="00466CDF">
        <w:t xml:space="preserve">Conscious </w:t>
      </w:r>
      <w:r w:rsidR="00BC1937">
        <w:t>Sensory Experiences</w:t>
      </w:r>
      <w:bookmarkEnd w:id="30"/>
    </w:p>
    <w:p w:rsidR="00BC1937" w:rsidRPr="00BC1937" w:rsidRDefault="00BC1937" w:rsidP="00BC1937">
      <w:r>
        <w:t>This stage looks to understand the users’ ability to map information that cannot be s</w:t>
      </w:r>
      <w:r w:rsidR="000C5ADD">
        <w:t>ensed by the body to sensory c</w:t>
      </w:r>
      <w:r>
        <w:t xml:space="preserve">ues that are easily felt. </w:t>
      </w:r>
      <w:r w:rsidR="00FE3544">
        <w:t>The relation between the type of data and the type of digital sense will be</w:t>
      </w:r>
      <w:r>
        <w:t xml:space="preserve"> explore</w:t>
      </w:r>
      <w:r w:rsidR="00FE3544">
        <w:t>d.</w:t>
      </w:r>
      <w:r>
        <w:t xml:space="preserve"> The users will be presented with </w:t>
      </w:r>
      <w:r w:rsidR="00FE3544">
        <w:t>two</w:t>
      </w:r>
      <w:r>
        <w:t xml:space="preserve"> types of data</w:t>
      </w:r>
      <w:r w:rsidR="00466CDF">
        <w:t>,</w:t>
      </w:r>
      <w:r>
        <w:t xml:space="preserve"> </w:t>
      </w:r>
      <w:r w:rsidR="00FE3544">
        <w:t>either</w:t>
      </w:r>
      <w:r>
        <w:t xml:space="preserve"> binary or continuous</w:t>
      </w:r>
      <w:r w:rsidR="00FE3544">
        <w:t>, for them to interpret</w:t>
      </w:r>
      <w:r w:rsidR="00466CDF">
        <w:t xml:space="preserve"> via one of three sensory outputs so not only will the results look at the overall success of augmented sensing but at which output best relates to the data.</w:t>
      </w:r>
    </w:p>
    <w:p w:rsidR="00466CDF" w:rsidRDefault="00466CDF" w:rsidP="00466CDF">
      <w:pPr>
        <w:pStyle w:val="Heading3"/>
      </w:pPr>
      <w:bookmarkStart w:id="31" w:name="_Toc380073485"/>
      <w:r>
        <w:t>Proposed Scenarios</w:t>
      </w:r>
      <w:bookmarkEnd w:id="31"/>
    </w:p>
    <w:p w:rsidR="00256590" w:rsidRDefault="00466CDF" w:rsidP="00466CDF">
      <w:r>
        <w:lastRenderedPageBreak/>
        <w:t>For testing a new sense, the users will wear a head band that can detect the facial temperatures of a person standing in front of the user. With accurate temperature measurements, the user shoul</w:t>
      </w:r>
      <w:r w:rsidR="00FE3544">
        <w:t>d be able to detect the</w:t>
      </w:r>
      <w:r>
        <w:t xml:space="preserve"> stress </w:t>
      </w:r>
      <w:r w:rsidR="00FE3544">
        <w:t xml:space="preserve">level </w:t>
      </w:r>
      <w:r>
        <w:t xml:space="preserve">of the </w:t>
      </w:r>
      <w:r w:rsidR="00FE3544">
        <w:t>an</w:t>
      </w:r>
      <w:r>
        <w:t>other person</w:t>
      </w:r>
      <w:r>
        <w:fldChar w:fldCharType="begin" w:fldLock="1"/>
      </w:r>
      <w:r w:rsidR="000624A1">
        <w:instrText>ADDIN CSL_CITATION { "citationItems" : [ { "id" : "ITEM-1", "itemData" : { "ISSN" : "1094-687X", "abstract" : "Skin temperature is an effective indicator for objectively\nevaluating human sensations, because it is controlled by sympathetic\nnerve activity which reflects the course of information processing in\nthe brain. In this paper, the authors show a method to evaluate stress\nfrom skin temperature and an equipment which continuously measures skin\ntemperature of an subject working in front of a computer terminal. An\nexperiment is performed to investigate a relationship between stressful\ntask and the skin temperature. The experiment shows that there is a high\ncorrelation among stress, skin temperatures on nose and forehead. From\nthis experiment, a regression equation is derived which computes the\nintensity of stress from skin temperatures on nose and forehead. A\nnon-contact skin temperature measuring system is developed based on\nknowledge obtained in the experiment. The system comprised of an\ninfrared camera, color camera, image processing unit and workstation.\nThe features are the abilities to track nose and forehead positions of\nan subject doing computer operation automatically and to evaluate the\nstress continuously", "author" : [ { "dropping-particle" : "", "family" : "Kataoka", "given" : "H.", "non-dropping-particle" : "", "parse-names" : false, "suffix" : "" }, { "dropping-particle" : "", "family" : "Kano", "given" : "H.", "non-dropping-particle" : "", "parse-names" : false, "suffix" : "" }, { "dropping-particle" : "", "family" : "Yoshida", "given" : "H.", "non-dropping-particle" : "", "parse-names" : false, "suffix" : "" }, { "dropping-particle" : "", "family" : "Saijo", "given" : "A.", "non-dropping-particle" : "", "parse-names" : false, "suffix" : "" }, { "dropping-particle" : "", "family" : "Yasuda", "given" : "M.", "non-dropping-particle" : "", "parse-names" : false, "suffix" : "" }, { "dropping-particle" : "", "family" : "Osumi", "given" : "M.", "non-dropping-particle" : "", "parse-names" : false, "suffix" : "" } ], "container-title" : "Proceedings of the 20th Annual International Conference of the IEEE Engineering in Medicine and Biology Society. Vol.20 Biomedical Engineering Towards the Year 2000 and Beyond (Cat. No.98CH36286)", "id" : "ITEM-1", "issued" : { "date-parts" : [ [ "1998" ] ] }, "title" : "Development of a skin temperature measuring system for non-contact\nstress evaluation", "type" : "article-journal", "volume" : "2" }, "uris" : [ "http://www.mendeley.com/documents/?uuid=b1f4ac57-e35f-457e-a497-ce52c1300843" ] } ], "mendeley" : { "previouslyFormattedCitation" : "[25]" }, "properties" : { "noteIndex" : 0 }, "schema" : "https://github.com/citation-style-language/schema/raw/master/csl-citation.json" }</w:instrText>
      </w:r>
      <w:r>
        <w:fldChar w:fldCharType="separate"/>
      </w:r>
      <w:r w:rsidR="000624A1" w:rsidRPr="000624A1">
        <w:rPr>
          <w:noProof/>
        </w:rPr>
        <w:t>[25]</w:t>
      </w:r>
      <w:r>
        <w:fldChar w:fldCharType="end"/>
      </w:r>
      <w:r>
        <w:t xml:space="preserve">. </w:t>
      </w:r>
      <w:r w:rsidR="00256590">
        <w:t>In order to test the reliability of this sense, a gaming scenario will be designed were one of the players will have a secret identity and the other players must find who it is. It has been shown that in this type of game, the player with the secret identity will have a higher stress level than the other players. Digital Synesthesia will be used by the players to help in identifying the secret identity.</w:t>
      </w:r>
    </w:p>
    <w:p w:rsidR="00466CDF" w:rsidRDefault="00466CDF" w:rsidP="00466CDF">
      <w:r>
        <w:t xml:space="preserve">Another new sense test will be a location awareness scenario where a user can receive feedback depending on their location around the lab. This test will be used to look at the user’s response to an alert that they might not be constantly looking for, un-like the game </w:t>
      </w:r>
      <w:r w:rsidR="00256590">
        <w:t xml:space="preserve">scenario </w:t>
      </w:r>
      <w:r>
        <w:t>where the user will want to be constantly paying attention to the signal.</w:t>
      </w:r>
    </w:p>
    <w:p w:rsidR="00F75EEE" w:rsidRDefault="00F75EEE" w:rsidP="00466CDF">
      <w:r>
        <w:t>A third scenario will include the navigation</w:t>
      </w:r>
      <w:r w:rsidR="00284746">
        <w:t xml:space="preserve"> of large datasets in a media consumption context. This way while the user enjoys a video storytelling </w:t>
      </w:r>
      <w:r w:rsidR="00FE3544">
        <w:t>experience</w:t>
      </w:r>
      <w:r w:rsidR="00284746">
        <w:t>, different signals will be sent to the body that will signify other media options that might be of Interest.</w:t>
      </w:r>
    </w:p>
    <w:p w:rsidR="00B06E7C" w:rsidRDefault="00B06E7C" w:rsidP="00B06E7C">
      <w:pPr>
        <w:pStyle w:val="Heading3"/>
      </w:pPr>
      <w:bookmarkStart w:id="32" w:name="_Toc380073486"/>
      <w:r>
        <w:t>Addressed Questions</w:t>
      </w:r>
      <w:bookmarkEnd w:id="32"/>
    </w:p>
    <w:p w:rsidR="00B06E7C" w:rsidRPr="00B06E7C" w:rsidRDefault="00B06E7C" w:rsidP="00B06E7C">
      <w:r>
        <w:t xml:space="preserve">Discreet and Continuous Data, New Senses, </w:t>
      </w:r>
      <w:r w:rsidR="00284746">
        <w:t>the</w:t>
      </w:r>
      <w:r>
        <w:t xml:space="preserve"> User and New Stimuli, Escaping the Visual Interface</w:t>
      </w:r>
    </w:p>
    <w:p w:rsidR="00466CDF" w:rsidRDefault="00564409" w:rsidP="00466CDF">
      <w:pPr>
        <w:pStyle w:val="Heading2"/>
      </w:pPr>
      <w:bookmarkStart w:id="33" w:name="_Toc380073487"/>
      <w:r>
        <w:t xml:space="preserve">Third </w:t>
      </w:r>
      <w:r w:rsidR="00466CDF">
        <w:t>Stage– New Unconscious Sensory Experiences</w:t>
      </w:r>
      <w:bookmarkEnd w:id="33"/>
    </w:p>
    <w:p w:rsidR="00466CDF" w:rsidRDefault="00466CDF" w:rsidP="00466CDF">
      <w:r>
        <w:t xml:space="preserve">This stage </w:t>
      </w:r>
      <w:r w:rsidR="00FE3544">
        <w:t>will explore</w:t>
      </w:r>
      <w:r>
        <w:t xml:space="preserve"> how the users </w:t>
      </w:r>
      <w:r w:rsidR="00FE3544">
        <w:t>are</w:t>
      </w:r>
      <w:r>
        <w:t xml:space="preserve"> able to </w:t>
      </w:r>
      <w:r w:rsidR="00C82892">
        <w:t xml:space="preserve">understand an unknown sensory feedback loop. This stage is more ambitious because it will require a setting where the users </w:t>
      </w:r>
      <w:r w:rsidR="00FE3544">
        <w:t>are allowed</w:t>
      </w:r>
      <w:r w:rsidR="00C82892">
        <w:t xml:space="preserve"> to explore at their leisure and have enough time to understand what the new sensory feedback is responding to. </w:t>
      </w:r>
      <w:r w:rsidR="008C6F68">
        <w:t xml:space="preserve">The scenario is designed to look into the </w:t>
      </w:r>
      <w:r w:rsidR="00C82892">
        <w:t>brain</w:t>
      </w:r>
      <w:r w:rsidR="00FE3544">
        <w:t>’</w:t>
      </w:r>
      <w:r w:rsidR="00C82892">
        <w:t xml:space="preserve">s ability to find </w:t>
      </w:r>
      <w:r w:rsidR="00FE3544">
        <w:t>the correlation between the digital sense and the source of the information being sensed.</w:t>
      </w:r>
      <w:r w:rsidR="008C6F68">
        <w:t xml:space="preserve"> This stage will also be tested with users of different ages to see what differences there might be in the way the sensory experience is decoded.</w:t>
      </w:r>
    </w:p>
    <w:p w:rsidR="00C82892" w:rsidRPr="00466CDF" w:rsidRDefault="00C82892" w:rsidP="00C82892">
      <w:pPr>
        <w:pStyle w:val="Heading3"/>
      </w:pPr>
      <w:bookmarkStart w:id="34" w:name="_Toc380073488"/>
      <w:r>
        <w:t>Proposed Scenarios</w:t>
      </w:r>
      <w:bookmarkEnd w:id="34"/>
    </w:p>
    <w:p w:rsidR="0075424F" w:rsidRDefault="00C82892" w:rsidP="0075424F">
      <w:r>
        <w:t xml:space="preserve">I plan to take advantage of the data available in </w:t>
      </w:r>
      <w:proofErr w:type="spellStart"/>
      <w:r>
        <w:t>DoppelLab</w:t>
      </w:r>
      <w:proofErr w:type="spellEnd"/>
      <w:r>
        <w:fldChar w:fldCharType="begin" w:fldLock="1"/>
      </w:r>
      <w:r w:rsidR="000624A1">
        <w:instrText>ADDIN CSL_CITATION { "citationItems" : [ { "id" : "ITEM-1", "itemData" : { "DOI" : "10.1109/ICSENS.2011.6126903", "ISBN" : "978-1-4244-9289-3", "ISSN" : "1930-0395", "abstract" : "We present DoppelLab, an immersive sensor data browser built on a 3-d game engine. DoppelLab unifies independent sensor networks and data sources within the spatial framework of a building. Animated visualizations and sonifications serve as representations of real-time data within the virtual space.", "author" : [ { "dropping-particle" : "", "family" : "Dublon", "given" : "Gershon", "non-dropping-particle" : "", "parse-names" : false, "suffix" : "" }, { "dropping-particle" : "", "family" : "Pardue", "given" : "Laurel S.", "non-dropping-particle" : "", "parse-names" : false, "suffix" : "" }, { "dropping-particle" : "", "family" : "Mayton", "given" : "Brian", "non-dropping-particle" : "", "parse-names" : false, "suffix" : "" }, { "dropping-particle" : "", "family" : "Swartz", "given" : "Noah", "non-dropping-particle" : "", "parse-names" : false, "suffix" : "" }, { "dropping-particle" : "", "family" : "Joliat", "given" : "Nicholas", "non-dropping-particle" : "", "parse-names" : false, "suffix" : "" }, { "dropping-particle" : "", "family" : "Hurst", "given" : "Patrick", "non-dropping-particle" : "", "parse-names" : false, "suffix" : "" }, { "dropping-particle" : "", "family" : "Paradiso", "given" : "Joseph A.", "non-dropping-particle" : "", "parse-names" : false, "suffix" : "" } ], "container-title" : "2011 IEEE SENSORS Proceedings", "id" : "ITEM-1", "issued" : { "date-parts" : [ [ "2011", "10" ] ] }, "page" : "1612-1615", "publisher" : "IEEE", "shortTitle" : "Sensors, 2011 IEEE", "title" : "DoppelLab: Tools for exploring and harnessing multimodal sensor network data", "type" : "paper-conference" }, "uris" : [ "http://www.mendeley.com/documents/?uuid=e0a02adb-c954-49d1-9815-02a8ec8c3c43" ] } ], "mendeley" : { "previouslyFormattedCitation" : "[26]" }, "properties" : { "noteIndex" : 0 }, "schema" : "https://github.com/citation-style-language/schema/raw/master/csl-citation.json" }</w:instrText>
      </w:r>
      <w:r>
        <w:fldChar w:fldCharType="separate"/>
      </w:r>
      <w:r w:rsidR="000624A1" w:rsidRPr="000624A1">
        <w:rPr>
          <w:noProof/>
        </w:rPr>
        <w:t>[26]</w:t>
      </w:r>
      <w:r>
        <w:fldChar w:fldCharType="end"/>
      </w:r>
      <w:r>
        <w:t xml:space="preserve"> in order to create a sensory feedback to specific contextual information. The users will be allowed to explore the Media</w:t>
      </w:r>
      <w:r w:rsidR="008C6F68">
        <w:t xml:space="preserve"> </w:t>
      </w:r>
      <w:r>
        <w:t xml:space="preserve">Lab </w:t>
      </w:r>
      <w:r w:rsidR="008C6F68">
        <w:t xml:space="preserve">building </w:t>
      </w:r>
      <w:r>
        <w:t xml:space="preserve">for a specific amount of time and try to figure out what their sensation is mapped to. The data could be local temperature, </w:t>
      </w:r>
      <w:r w:rsidR="00566462">
        <w:t>distance to a point in the building where there is a group of people or distance to a specific person.</w:t>
      </w:r>
      <w:r w:rsidR="008C6F68">
        <w:t xml:space="preserve"> This scenario will use test subjects of different ages in ranges of 6 to 10, 20 to 40 and 50 and above.</w:t>
      </w:r>
    </w:p>
    <w:p w:rsidR="00B06E7C" w:rsidRDefault="00B06E7C" w:rsidP="00B06E7C">
      <w:pPr>
        <w:pStyle w:val="Heading3"/>
      </w:pPr>
      <w:bookmarkStart w:id="35" w:name="_Toc380073489"/>
      <w:r>
        <w:t>Addressed Questions</w:t>
      </w:r>
      <w:bookmarkEnd w:id="35"/>
    </w:p>
    <w:p w:rsidR="008C6F68" w:rsidRDefault="00B06E7C" w:rsidP="0075424F">
      <w:r>
        <w:lastRenderedPageBreak/>
        <w:t>The User and New Stimuli, Escaping the Visual Interface, Design Thinking</w:t>
      </w:r>
      <w:r w:rsidR="008C6F68">
        <w:t>, Children and Adults</w:t>
      </w:r>
    </w:p>
    <w:p w:rsidR="00564409" w:rsidRDefault="00564409" w:rsidP="00564409">
      <w:pPr>
        <w:pStyle w:val="Heading2"/>
      </w:pPr>
      <w:bookmarkStart w:id="36" w:name="_Toc380073490"/>
      <w:r>
        <w:t>Fourth Stage</w:t>
      </w:r>
      <w:bookmarkEnd w:id="36"/>
    </w:p>
    <w:p w:rsidR="00256590" w:rsidRDefault="00564409" w:rsidP="00256590">
      <w:r>
        <w:t>A way to unify</w:t>
      </w:r>
      <w:r w:rsidR="001C71B5">
        <w:t xml:space="preserve"> the findings will be explored and it will be looked at from two points of view. On the user side, t</w:t>
      </w:r>
      <w:r>
        <w:t>his might be a way for a user to be able to access new sensory experiences in a da</w:t>
      </w:r>
      <w:r w:rsidR="001C71B5">
        <w:t xml:space="preserve">ily setting. It might be </w:t>
      </w:r>
      <w:r w:rsidR="00256590">
        <w:t>that a combination of</w:t>
      </w:r>
      <w:r w:rsidR="001C71B5">
        <w:t xml:space="preserve"> wearable technology and the mobile device will allow the user to access or turn the new senses on and off. On the designer side </w:t>
      </w:r>
      <w:r w:rsidR="00256590">
        <w:t xml:space="preserve">it will be important to understand the effect of the findings in the general User Interface Design world. </w:t>
      </w:r>
      <w:r w:rsidR="00902C82">
        <w:t>If there are learning stages that correlate to the user’s age. Is there a time in life when the brain</w:t>
      </w:r>
      <w:bookmarkStart w:id="37" w:name="_GoBack"/>
      <w:bookmarkEnd w:id="37"/>
      <w:r w:rsidR="00902C82">
        <w:t xml:space="preserve"> is more open to learning these new digital senses? </w:t>
      </w:r>
      <w:r w:rsidR="00256590">
        <w:t>The findings will be generalized in such a way that it will be easier for future designers to see the value of Digital Synesthetic interfaces</w:t>
      </w:r>
      <w:r w:rsidR="00D17361">
        <w:t xml:space="preserve"> and a guideline towards how to create new experiences will be established.</w:t>
      </w:r>
    </w:p>
    <w:p w:rsidR="00256590" w:rsidRDefault="00256590" w:rsidP="00256590">
      <w:r>
        <w:t>As the project advances and I am able to test new circuits and scenarios, I expect to be able to propose more input-output dyads to be tested. And better inform</w:t>
      </w:r>
    </w:p>
    <w:p w:rsidR="00AE6B2D" w:rsidRPr="00AE6B2D" w:rsidRDefault="00513878" w:rsidP="00F97040">
      <w:r w:rsidRPr="00AE6B2D">
        <w:br w:type="page"/>
      </w:r>
    </w:p>
    <w:p w:rsidR="00513878" w:rsidRDefault="00513878" w:rsidP="00513878">
      <w:pPr>
        <w:pStyle w:val="Heading1"/>
      </w:pPr>
      <w:bookmarkStart w:id="38" w:name="_Toc380073491"/>
      <w:r>
        <w:lastRenderedPageBreak/>
        <w:t>Timeline</w:t>
      </w:r>
      <w:bookmarkEnd w:id="38"/>
    </w:p>
    <w:p w:rsidR="0024501D" w:rsidRDefault="0024501D" w:rsidP="0024501D">
      <w:pPr>
        <w:pStyle w:val="Heading2"/>
      </w:pPr>
      <w:bookmarkStart w:id="39" w:name="_Toc380073492"/>
      <w:r>
        <w:t>Phase</w:t>
      </w:r>
      <w:r w:rsidR="00B82B13">
        <w:t xml:space="preserve"> One</w:t>
      </w:r>
      <w:r>
        <w:t xml:space="preserve"> (</w:t>
      </w:r>
      <w:r w:rsidR="00ED0F2B">
        <w:t>January</w:t>
      </w:r>
      <w:r w:rsidR="00D07BAD">
        <w:t xml:space="preserve"> - February</w:t>
      </w:r>
      <w:r w:rsidR="00ED0F2B">
        <w:t>)</w:t>
      </w:r>
      <w:bookmarkEnd w:id="39"/>
    </w:p>
    <w:p w:rsidR="0024501D" w:rsidRPr="0024501D" w:rsidRDefault="00B82B13" w:rsidP="00B82B13">
      <w:r>
        <w:t xml:space="preserve">This stage is dealing with the final contexts that will be developed to prove my thesis as well as getting the proposal </w:t>
      </w:r>
      <w:r w:rsidR="00CC3419">
        <w:t xml:space="preserve">submitted </w:t>
      </w:r>
      <w:r>
        <w:t xml:space="preserve">and </w:t>
      </w:r>
      <w:r w:rsidR="00CC3419">
        <w:t>approved by</w:t>
      </w:r>
      <w:r>
        <w:t xml:space="preserve"> MASCOM</w:t>
      </w:r>
      <w:r w:rsidR="00ED0F2B">
        <w:t xml:space="preserve"> and defended</w:t>
      </w:r>
      <w:r>
        <w:t xml:space="preserve">. </w:t>
      </w:r>
    </w:p>
    <w:p w:rsidR="00797E32" w:rsidRDefault="00797E32" w:rsidP="00797E32">
      <w:pPr>
        <w:pStyle w:val="Heading2"/>
      </w:pPr>
      <w:bookmarkStart w:id="40" w:name="_Toc380073493"/>
      <w:r>
        <w:t xml:space="preserve">Phase </w:t>
      </w:r>
      <w:r w:rsidR="00B82B13">
        <w:t>Two</w:t>
      </w:r>
      <w:r w:rsidR="00BF4F0C">
        <w:t xml:space="preserve"> (</w:t>
      </w:r>
      <w:r w:rsidR="00A6327F">
        <w:t>February</w:t>
      </w:r>
      <w:r w:rsidR="00ED0F2B">
        <w:t xml:space="preserve"> - </w:t>
      </w:r>
      <w:r w:rsidR="00D07BAD">
        <w:t>April</w:t>
      </w:r>
      <w:r w:rsidR="00BF4F0C">
        <w:t>)</w:t>
      </w:r>
      <w:bookmarkEnd w:id="40"/>
    </w:p>
    <w:p w:rsidR="00797E32" w:rsidRDefault="00797E32" w:rsidP="00797E32">
      <w:r>
        <w:t>This is the development stage. Fabrication and initial testing will be made of each of the systems for the contexts chosen. Extra attention will be put on the mobility of the system and its future deployment outside the lab.</w:t>
      </w:r>
    </w:p>
    <w:p w:rsidR="00797E32" w:rsidRDefault="00797E32" w:rsidP="00797E32">
      <w:pPr>
        <w:pStyle w:val="Heading2"/>
      </w:pPr>
      <w:bookmarkStart w:id="41" w:name="_Toc380073494"/>
      <w:r>
        <w:t xml:space="preserve">Phase </w:t>
      </w:r>
      <w:r w:rsidR="00B82B13">
        <w:t>Three</w:t>
      </w:r>
      <w:r w:rsidR="00BF4F0C">
        <w:t xml:space="preserve"> (</w:t>
      </w:r>
      <w:r w:rsidR="00D07BAD">
        <w:t>May</w:t>
      </w:r>
      <w:r w:rsidR="00ED0F2B">
        <w:t xml:space="preserve"> - </w:t>
      </w:r>
      <w:r w:rsidR="00D07BAD">
        <w:t>June</w:t>
      </w:r>
      <w:r w:rsidR="00BF4F0C">
        <w:t>)</w:t>
      </w:r>
      <w:bookmarkEnd w:id="41"/>
    </w:p>
    <w:p w:rsidR="00797E32" w:rsidRDefault="00797E32" w:rsidP="00797E32">
      <w:r>
        <w:t>User Testing will be done with the systems in a controlled environment.</w:t>
      </w:r>
    </w:p>
    <w:p w:rsidR="00797E32" w:rsidRDefault="00797E32" w:rsidP="00797E32">
      <w:pPr>
        <w:pStyle w:val="Heading2"/>
      </w:pPr>
      <w:bookmarkStart w:id="42" w:name="_Toc380073495"/>
      <w:r>
        <w:t xml:space="preserve">Phase </w:t>
      </w:r>
      <w:r w:rsidR="00B82B13">
        <w:t>Four</w:t>
      </w:r>
      <w:r>
        <w:t xml:space="preserve"> (</w:t>
      </w:r>
      <w:r w:rsidR="00D07BAD">
        <w:t>July</w:t>
      </w:r>
      <w:r w:rsidR="00BF4F0C">
        <w:t xml:space="preserve"> - </w:t>
      </w:r>
      <w:r w:rsidR="00D07BAD">
        <w:t>August</w:t>
      </w:r>
      <w:r>
        <w:t>)</w:t>
      </w:r>
      <w:bookmarkEnd w:id="42"/>
    </w:p>
    <w:p w:rsidR="007E70C1" w:rsidRDefault="00797E32" w:rsidP="00797E32">
      <w:r>
        <w:t xml:space="preserve">Thesis </w:t>
      </w:r>
      <w:r w:rsidR="00BF4F0C">
        <w:t>writing and defense</w:t>
      </w:r>
    </w:p>
    <w:p w:rsidR="00513878" w:rsidRPr="00797E32" w:rsidRDefault="00513878" w:rsidP="00797E32">
      <w:pPr>
        <w:rPr>
          <w:spacing w:val="5"/>
          <w:sz w:val="28"/>
          <w:szCs w:val="28"/>
        </w:rPr>
      </w:pPr>
      <w:r>
        <w:br w:type="page"/>
      </w:r>
    </w:p>
    <w:p w:rsidR="00B83FE1" w:rsidRPr="00B83FE1" w:rsidRDefault="00513878" w:rsidP="0024501D">
      <w:pPr>
        <w:pStyle w:val="Heading1"/>
      </w:pPr>
      <w:bookmarkStart w:id="43" w:name="_Toc380073496"/>
      <w:r>
        <w:lastRenderedPageBreak/>
        <w:t>References</w:t>
      </w:r>
      <w:bookmarkEnd w:id="43"/>
    </w:p>
    <w:p w:rsidR="000624A1" w:rsidRPr="000624A1" w:rsidRDefault="00525CF9">
      <w:pPr>
        <w:pStyle w:val="NormalWeb"/>
        <w:ind w:left="640" w:hanging="640"/>
        <w:divId w:val="1779715198"/>
        <w:rPr>
          <w:rFonts w:ascii="Calibri" w:hAnsi="Calibri" w:cs="Calibri"/>
          <w:noProof/>
        </w:rPr>
      </w:pPr>
      <w:r>
        <w:fldChar w:fldCharType="begin" w:fldLock="1"/>
      </w:r>
      <w:r>
        <w:instrText xml:space="preserve">ADDIN Mendeley Bibliography CSL_BIBLIOGRAPHY </w:instrText>
      </w:r>
      <w:r>
        <w:fldChar w:fldCharType="separate"/>
      </w:r>
      <w:r w:rsidR="000624A1" w:rsidRPr="000624A1">
        <w:rPr>
          <w:rFonts w:ascii="Calibri" w:hAnsi="Calibri" w:cs="Calibri"/>
          <w:noProof/>
        </w:rPr>
        <w:t>[1]</w:t>
      </w:r>
      <w:r w:rsidR="000624A1" w:rsidRPr="000624A1">
        <w:rPr>
          <w:rFonts w:ascii="Calibri" w:hAnsi="Calibri" w:cs="Calibri"/>
          <w:noProof/>
        </w:rPr>
        <w:tab/>
        <w:t xml:space="preserve">L. A. Jones and M. Berris, “Material discrimination and thermal perception,” in </w:t>
      </w:r>
      <w:r w:rsidR="000624A1" w:rsidRPr="000624A1">
        <w:rPr>
          <w:rFonts w:ascii="Calibri" w:hAnsi="Calibri" w:cs="Calibri"/>
          <w:i/>
          <w:iCs/>
          <w:noProof/>
        </w:rPr>
        <w:t>11th Symposium on Haptic Interfaces for Virtual Environment and Teleoperator Systems, 2003. HAPTICS 2003. Proceedings.</w:t>
      </w:r>
      <w:r w:rsidR="000624A1" w:rsidRPr="000624A1">
        <w:rPr>
          <w:rFonts w:ascii="Calibri" w:hAnsi="Calibri" w:cs="Calibri"/>
          <w:noProof/>
        </w:rPr>
        <w:t>, 2003, pp. 171–17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w:t>
      </w:r>
      <w:r w:rsidRPr="000624A1">
        <w:rPr>
          <w:rFonts w:ascii="Calibri" w:hAnsi="Calibri" w:cs="Calibri"/>
          <w:noProof/>
        </w:rPr>
        <w:tab/>
        <w:t xml:space="preserve">L. A. Jones and H.-N. Ho, “Warm or Cool, Large or Small? The Challenge of Thermal Displays,” </w:t>
      </w:r>
      <w:r w:rsidRPr="000624A1">
        <w:rPr>
          <w:rFonts w:ascii="Calibri" w:hAnsi="Calibri" w:cs="Calibri"/>
          <w:i/>
          <w:iCs/>
          <w:noProof/>
        </w:rPr>
        <w:t>IEEE Trans. Haptics</w:t>
      </w:r>
      <w:r w:rsidRPr="000624A1">
        <w:rPr>
          <w:rFonts w:ascii="Calibri" w:hAnsi="Calibri" w:cs="Calibri"/>
          <w:noProof/>
        </w:rPr>
        <w:t>, vol. 1, no. 1, pp. 53–70, Jan. 200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3]</w:t>
      </w:r>
      <w:r w:rsidRPr="000624A1">
        <w:rPr>
          <w:rFonts w:ascii="Calibri" w:hAnsi="Calibri" w:cs="Calibri"/>
          <w:noProof/>
        </w:rPr>
        <w:tab/>
        <w:t xml:space="preserve">G. Wilson, M. Halvey, S. A. Brewster, and S. A. Hughes, “Some Like it Hot ? Thermal Feedback for Mobile Devices,” </w:t>
      </w:r>
      <w:r w:rsidRPr="000624A1">
        <w:rPr>
          <w:rFonts w:ascii="Calibri" w:hAnsi="Calibri" w:cs="Calibri"/>
          <w:i/>
          <w:iCs/>
          <w:noProof/>
        </w:rPr>
        <w:t>Hum. Factors</w:t>
      </w:r>
      <w:r w:rsidRPr="000624A1">
        <w:rPr>
          <w:rFonts w:ascii="Calibri" w:hAnsi="Calibri" w:cs="Calibri"/>
          <w:noProof/>
        </w:rPr>
        <w:t>, pp. 2555–2564, 2011.</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4]</w:t>
      </w:r>
      <w:r w:rsidRPr="000624A1">
        <w:rPr>
          <w:rFonts w:ascii="Calibri" w:hAnsi="Calibri" w:cs="Calibri"/>
          <w:noProof/>
        </w:rPr>
        <w:tab/>
        <w:t xml:space="preserve">L. A. Jones, J. Kunkel, and E. Piateski, “Vibrotactile pattern recognition on the arm and back.,” </w:t>
      </w:r>
      <w:r w:rsidRPr="000624A1">
        <w:rPr>
          <w:rFonts w:ascii="Calibri" w:hAnsi="Calibri" w:cs="Calibri"/>
          <w:i/>
          <w:iCs/>
          <w:noProof/>
        </w:rPr>
        <w:t>Perception</w:t>
      </w:r>
      <w:r w:rsidRPr="000624A1">
        <w:rPr>
          <w:rFonts w:ascii="Calibri" w:hAnsi="Calibri" w:cs="Calibri"/>
          <w:noProof/>
        </w:rPr>
        <w:t>, vol. 38, no. 1, pp. 52–68, Jan.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5]</w:t>
      </w:r>
      <w:r w:rsidRPr="000624A1">
        <w:rPr>
          <w:rFonts w:ascii="Calibri" w:hAnsi="Calibri" w:cs="Calibri"/>
          <w:noProof/>
        </w:rPr>
        <w:tab/>
        <w:t xml:space="preserve">J. Rekimoto, “SenseableRays: opto-haptic substitution for touch-enhanced interactive spaces,” </w:t>
      </w:r>
      <w:r w:rsidRPr="000624A1">
        <w:rPr>
          <w:rFonts w:ascii="Calibri" w:hAnsi="Calibri" w:cs="Calibri"/>
          <w:i/>
          <w:iCs/>
          <w:noProof/>
        </w:rPr>
        <w:t>CHI’09 Ext. Abstr. Hum. Factors …</w:t>
      </w:r>
      <w:r w:rsidRPr="000624A1">
        <w:rPr>
          <w:rFonts w:ascii="Calibri" w:hAnsi="Calibri" w:cs="Calibri"/>
          <w:noProof/>
        </w:rPr>
        <w:t>, pp. 2519–2528,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6]</w:t>
      </w:r>
      <w:r w:rsidRPr="000624A1">
        <w:rPr>
          <w:rFonts w:ascii="Calibri" w:hAnsi="Calibri" w:cs="Calibri"/>
          <w:noProof/>
        </w:rPr>
        <w:tab/>
        <w:t xml:space="preserve">K. Iwasaki, T. Miyaki, and J. Rekimoto, “AffectPhone: A Handset Device to Present User’s Emotional State with Warmth/Coolness.,” </w:t>
      </w:r>
      <w:r w:rsidRPr="000624A1">
        <w:rPr>
          <w:rFonts w:ascii="Calibri" w:hAnsi="Calibri" w:cs="Calibri"/>
          <w:i/>
          <w:iCs/>
          <w:noProof/>
        </w:rPr>
        <w:t>B-Interface</w:t>
      </w:r>
      <w:r w:rsidRPr="000624A1">
        <w:rPr>
          <w:rFonts w:ascii="Calibri" w:hAnsi="Calibri" w:cs="Calibri"/>
          <w:noProof/>
        </w:rPr>
        <w:t>, 2010.</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7]</w:t>
      </w:r>
      <w:r w:rsidRPr="000624A1">
        <w:rPr>
          <w:rFonts w:ascii="Calibri" w:hAnsi="Calibri" w:cs="Calibri"/>
          <w:noProof/>
        </w:rPr>
        <w:tab/>
        <w:t>E. Hoggan, C. Stewart, L. Haverinen, G. Jacucci, and V. Lantz, “Pressages : Augmenting Phone Calls with Non-Verbal Messages,” pp. 555–562, 2012.</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8]</w:t>
      </w:r>
      <w:r w:rsidRPr="000624A1">
        <w:rPr>
          <w:rFonts w:ascii="Calibri" w:hAnsi="Calibri" w:cs="Calibri"/>
          <w:noProof/>
        </w:rPr>
        <w:tab/>
        <w:t xml:space="preserve">E. Paulos, “Connexus: a communal interface,” </w:t>
      </w:r>
      <w:r w:rsidRPr="000624A1">
        <w:rPr>
          <w:rFonts w:ascii="Calibri" w:hAnsi="Calibri" w:cs="Calibri"/>
          <w:i/>
          <w:iCs/>
          <w:noProof/>
        </w:rPr>
        <w:t>Proc. 2003 Conf. Des. …</w:t>
      </w:r>
      <w:r w:rsidRPr="000624A1">
        <w:rPr>
          <w:rFonts w:ascii="Calibri" w:hAnsi="Calibri" w:cs="Calibri"/>
          <w:noProof/>
        </w:rPr>
        <w:t>, 200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9]</w:t>
      </w:r>
      <w:r w:rsidRPr="000624A1">
        <w:rPr>
          <w:rFonts w:ascii="Calibri" w:hAnsi="Calibri" w:cs="Calibri"/>
          <w:noProof/>
        </w:rPr>
        <w:tab/>
        <w:t xml:space="preserve">Y. Danilov and M. Tyler, “Brainport: an alternative input to the brain.,” </w:t>
      </w:r>
      <w:r w:rsidRPr="000624A1">
        <w:rPr>
          <w:rFonts w:ascii="Calibri" w:hAnsi="Calibri" w:cs="Calibri"/>
          <w:i/>
          <w:iCs/>
          <w:noProof/>
        </w:rPr>
        <w:t>J. Integr. Neurosci.</w:t>
      </w:r>
      <w:r w:rsidRPr="000624A1">
        <w:rPr>
          <w:rFonts w:ascii="Calibri" w:hAnsi="Calibri" w:cs="Calibri"/>
          <w:noProof/>
        </w:rPr>
        <w:t>, vol. 4, no. 4, pp. 537–50, Dec.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0]</w:t>
      </w:r>
      <w:r w:rsidRPr="000624A1">
        <w:rPr>
          <w:rFonts w:ascii="Calibri" w:hAnsi="Calibri" w:cs="Calibri"/>
          <w:noProof/>
        </w:rPr>
        <w:tab/>
        <w:t>J. Peng and S. Seymour, “Envisioning the Cyborg in the 21st Century and Beyond.”</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1]</w:t>
      </w:r>
      <w:r w:rsidRPr="000624A1">
        <w:rPr>
          <w:rFonts w:ascii="Calibri" w:hAnsi="Calibri" w:cs="Calibri"/>
          <w:noProof/>
        </w:rPr>
        <w:tab/>
        <w:t xml:space="preserve">S. K. Nagel, C. Carl, T. Kringe, R. Märtin, and P. König, “Beyond sensory substitution--learning the sixth sense.,” </w:t>
      </w:r>
      <w:r w:rsidRPr="000624A1">
        <w:rPr>
          <w:rFonts w:ascii="Calibri" w:hAnsi="Calibri" w:cs="Calibri"/>
          <w:i/>
          <w:iCs/>
          <w:noProof/>
        </w:rPr>
        <w:t>J. Neural Eng.</w:t>
      </w:r>
      <w:r w:rsidRPr="000624A1">
        <w:rPr>
          <w:rFonts w:ascii="Calibri" w:hAnsi="Calibri" w:cs="Calibri"/>
          <w:noProof/>
        </w:rPr>
        <w:t>, vol. 2, no. 4, pp. R13–26, Dec.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2]</w:t>
      </w:r>
      <w:r w:rsidRPr="000624A1">
        <w:rPr>
          <w:rFonts w:ascii="Calibri" w:hAnsi="Calibri" w:cs="Calibri"/>
          <w:noProof/>
        </w:rPr>
        <w:tab/>
        <w:t>C. WANG and K. O’FRIEL, “MOMO: a haptic navigation device.”</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3]</w:t>
      </w:r>
      <w:r w:rsidRPr="000624A1">
        <w:rPr>
          <w:rFonts w:ascii="Calibri" w:hAnsi="Calibri" w:cs="Calibri"/>
          <w:noProof/>
        </w:rPr>
        <w:tab/>
        <w:t>D. Berg, “Body Hacking: My Magnetic Implant.” [Online]. Available: http://www.iamdann.com/2012/03/21/my-magnet-implant-body-modification.</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4]</w:t>
      </w:r>
      <w:r w:rsidRPr="000624A1">
        <w:rPr>
          <w:rFonts w:ascii="Calibri" w:hAnsi="Calibri" w:cs="Calibri"/>
          <w:noProof/>
        </w:rPr>
        <w:tab/>
        <w:t xml:space="preserve">R. Sodhi, I. Poupyrev, M. Glisson, and A. Israr, “AIREAL: interactive tactile experiences in free air,” </w:t>
      </w:r>
      <w:r w:rsidRPr="000624A1">
        <w:rPr>
          <w:rFonts w:ascii="Calibri" w:hAnsi="Calibri" w:cs="Calibri"/>
          <w:i/>
          <w:iCs/>
          <w:noProof/>
        </w:rPr>
        <w:t>ACM Trans. Graph. …</w:t>
      </w:r>
      <w:r w:rsidRPr="000624A1">
        <w:rPr>
          <w:rFonts w:ascii="Calibri" w:hAnsi="Calibri" w:cs="Calibri"/>
          <w:noProof/>
        </w:rPr>
        <w:t>, 201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lastRenderedPageBreak/>
        <w:t>[15]</w:t>
      </w:r>
      <w:r w:rsidRPr="000624A1">
        <w:rPr>
          <w:rFonts w:ascii="Calibri" w:hAnsi="Calibri" w:cs="Calibri"/>
          <w:noProof/>
        </w:rPr>
        <w:tab/>
        <w:t xml:space="preserve">Wikipedia contributors, “Situation awareness - Wikipedia, the free encyclopedia,” </w:t>
      </w:r>
      <w:r w:rsidRPr="000624A1">
        <w:rPr>
          <w:rFonts w:ascii="Calibri" w:hAnsi="Calibri" w:cs="Calibri"/>
          <w:i/>
          <w:iCs/>
          <w:noProof/>
        </w:rPr>
        <w:t>Wikipedia, The Free Encyclopedia.</w:t>
      </w:r>
      <w:r w:rsidRPr="000624A1">
        <w:rPr>
          <w:rFonts w:ascii="Calibri" w:hAnsi="Calibri" w:cs="Calibri"/>
          <w:noProof/>
        </w:rPr>
        <w:t>, 2013. [Online]. Available: http://en.wikipedia.org/wiki/Situation_awareness. [Accessed: 05-Sep-201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6]</w:t>
      </w:r>
      <w:r w:rsidRPr="000624A1">
        <w:rPr>
          <w:rFonts w:ascii="Calibri" w:hAnsi="Calibri" w:cs="Calibri"/>
          <w:noProof/>
        </w:rPr>
        <w:tab/>
        <w:t xml:space="preserve">A. K. Raj, S. J. Kass, and J. F. Perry, “Vibrotactile Displays for Improving Spatial Awareness,” </w:t>
      </w:r>
      <w:r w:rsidRPr="000624A1">
        <w:rPr>
          <w:rFonts w:ascii="Calibri" w:hAnsi="Calibri" w:cs="Calibri"/>
          <w:i/>
          <w:iCs/>
          <w:noProof/>
        </w:rPr>
        <w:t>Proc. Hum. Factors Ergon. Soc. Annu. Meet.</w:t>
      </w:r>
      <w:r w:rsidRPr="000624A1">
        <w:rPr>
          <w:rFonts w:ascii="Calibri" w:hAnsi="Calibri" w:cs="Calibri"/>
          <w:noProof/>
        </w:rPr>
        <w:t>, vol. 44, no. 1, pp. 181–184, Jul. 2000.</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7]</w:t>
      </w:r>
      <w:r w:rsidRPr="000624A1">
        <w:rPr>
          <w:rFonts w:ascii="Calibri" w:hAnsi="Calibri" w:cs="Calibri"/>
          <w:noProof/>
        </w:rPr>
        <w:tab/>
        <w:t xml:space="preserve">M. C. Dorneich, P. M. Ververs, S. D. Whitlow, and S. Mathan, “Evaluation of a Tactile Navigation Cueing System and Real-Time Assessment of Cognitive State,” </w:t>
      </w:r>
      <w:r w:rsidRPr="000624A1">
        <w:rPr>
          <w:rFonts w:ascii="Calibri" w:hAnsi="Calibri" w:cs="Calibri"/>
          <w:i/>
          <w:iCs/>
          <w:noProof/>
        </w:rPr>
        <w:t>Proc. Hum. Factors Ergon. Soc. Annu. Meet.</w:t>
      </w:r>
      <w:r w:rsidRPr="000624A1">
        <w:rPr>
          <w:rFonts w:ascii="Calibri" w:hAnsi="Calibri" w:cs="Calibri"/>
          <w:noProof/>
        </w:rPr>
        <w:t>, vol. 50, no. 24, pp. 2600–2604, Oct. 2006.</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8]</w:t>
      </w:r>
      <w:r w:rsidRPr="000624A1">
        <w:rPr>
          <w:rFonts w:ascii="Calibri" w:hAnsi="Calibri" w:cs="Calibri"/>
          <w:noProof/>
        </w:rPr>
        <w:tab/>
        <w:t xml:space="preserve">B. Draganski, C. Gaser, and V. Busch, “Neuroplasticity: changes in grey matter induced by training,” </w:t>
      </w:r>
      <w:r w:rsidRPr="000624A1">
        <w:rPr>
          <w:rFonts w:ascii="Calibri" w:hAnsi="Calibri" w:cs="Calibri"/>
          <w:i/>
          <w:iCs/>
          <w:noProof/>
        </w:rPr>
        <w:t>Nature</w:t>
      </w:r>
      <w:r w:rsidRPr="000624A1">
        <w:rPr>
          <w:rFonts w:ascii="Calibri" w:hAnsi="Calibri" w:cs="Calibri"/>
          <w:noProof/>
        </w:rPr>
        <w:t>, pp. 311–312, 2004.</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9]</w:t>
      </w:r>
      <w:r w:rsidRPr="000624A1">
        <w:rPr>
          <w:rFonts w:ascii="Calibri" w:hAnsi="Calibri" w:cs="Calibri"/>
          <w:noProof/>
        </w:rPr>
        <w:tab/>
        <w:t xml:space="preserve">A. Pascual-Leone, A. Amedi, F. Fregni, and L. B. Merabet, “The plastic human brain cortex.,” </w:t>
      </w:r>
      <w:r w:rsidRPr="000624A1">
        <w:rPr>
          <w:rFonts w:ascii="Calibri" w:hAnsi="Calibri" w:cs="Calibri"/>
          <w:i/>
          <w:iCs/>
          <w:noProof/>
        </w:rPr>
        <w:t>Annu. Rev. Neurosci.</w:t>
      </w:r>
      <w:r w:rsidRPr="000624A1">
        <w:rPr>
          <w:rFonts w:ascii="Calibri" w:hAnsi="Calibri" w:cs="Calibri"/>
          <w:noProof/>
        </w:rPr>
        <w:t>, vol. 28, pp. 377–401, Jan.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0]</w:t>
      </w:r>
      <w:r w:rsidRPr="000624A1">
        <w:rPr>
          <w:rFonts w:ascii="Calibri" w:hAnsi="Calibri" w:cs="Calibri"/>
          <w:noProof/>
        </w:rPr>
        <w:tab/>
        <w:t xml:space="preserve">Y. Sagi, I. Tavor, S. Hofstetter, S. Tzur-Moryosef, T. Blumenfeld-Katzir, and Y. Assaf, “Learning in the fast lane: new insights into neuroplasticity.,” </w:t>
      </w:r>
      <w:r w:rsidRPr="000624A1">
        <w:rPr>
          <w:rFonts w:ascii="Calibri" w:hAnsi="Calibri" w:cs="Calibri"/>
          <w:i/>
          <w:iCs/>
          <w:noProof/>
        </w:rPr>
        <w:t>Neuron</w:t>
      </w:r>
      <w:r w:rsidRPr="000624A1">
        <w:rPr>
          <w:rFonts w:ascii="Calibri" w:hAnsi="Calibri" w:cs="Calibri"/>
          <w:noProof/>
        </w:rPr>
        <w:t>, vol. 73, no. 6, pp. 1195–203, Mar. 2012.</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1]</w:t>
      </w:r>
      <w:r w:rsidRPr="000624A1">
        <w:rPr>
          <w:rFonts w:ascii="Calibri" w:hAnsi="Calibri" w:cs="Calibri"/>
          <w:noProof/>
        </w:rPr>
        <w:tab/>
        <w:t xml:space="preserve">G. Schlaug, M. Forgeard, L. Zhu, A. Norton, A. Norton, and E. Winner, “Training-induced neuroplasticity in young children.,” </w:t>
      </w:r>
      <w:r w:rsidRPr="000624A1">
        <w:rPr>
          <w:rFonts w:ascii="Calibri" w:hAnsi="Calibri" w:cs="Calibri"/>
          <w:i/>
          <w:iCs/>
          <w:noProof/>
        </w:rPr>
        <w:t>Ann. N. Y. Acad. Sci.</w:t>
      </w:r>
      <w:r w:rsidRPr="000624A1">
        <w:rPr>
          <w:rFonts w:ascii="Calibri" w:hAnsi="Calibri" w:cs="Calibri"/>
          <w:noProof/>
        </w:rPr>
        <w:t>, vol. 1169, pp. 205–8, Jul.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2]</w:t>
      </w:r>
      <w:r w:rsidRPr="000624A1">
        <w:rPr>
          <w:rFonts w:ascii="Calibri" w:hAnsi="Calibri" w:cs="Calibri"/>
          <w:noProof/>
        </w:rPr>
        <w:tab/>
        <w:t xml:space="preserve">E. Dayan and L. G. Cohen, “Neuroplasticity subserving motor skill learning.,” </w:t>
      </w:r>
      <w:r w:rsidRPr="000624A1">
        <w:rPr>
          <w:rFonts w:ascii="Calibri" w:hAnsi="Calibri" w:cs="Calibri"/>
          <w:i/>
          <w:iCs/>
          <w:noProof/>
        </w:rPr>
        <w:t>Neuron</w:t>
      </w:r>
      <w:r w:rsidRPr="000624A1">
        <w:rPr>
          <w:rFonts w:ascii="Calibri" w:hAnsi="Calibri" w:cs="Calibri"/>
          <w:noProof/>
        </w:rPr>
        <w:t>, vol. 72, no. 3, pp. 443–54, Nov. 2011.</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3]</w:t>
      </w:r>
      <w:r w:rsidRPr="000624A1">
        <w:rPr>
          <w:rFonts w:ascii="Calibri" w:hAnsi="Calibri" w:cs="Calibri"/>
          <w:noProof/>
        </w:rPr>
        <w:tab/>
        <w:t xml:space="preserve">J. von Uexkull, </w:t>
      </w:r>
      <w:r w:rsidRPr="000624A1">
        <w:rPr>
          <w:rFonts w:ascii="Calibri" w:hAnsi="Calibri" w:cs="Calibri"/>
          <w:i/>
          <w:iCs/>
          <w:noProof/>
        </w:rPr>
        <w:t>A Foray into the Worlds of Animals and Humans: with A Theory of Meaning (Posthumanities)</w:t>
      </w:r>
      <w:r w:rsidRPr="000624A1">
        <w:rPr>
          <w:rFonts w:ascii="Calibri" w:hAnsi="Calibri" w:cs="Calibri"/>
          <w:noProof/>
        </w:rPr>
        <w:t>. Univ Of Minnesota Press, 2010, p. 24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4]</w:t>
      </w:r>
      <w:r w:rsidRPr="000624A1">
        <w:rPr>
          <w:rFonts w:ascii="Calibri" w:hAnsi="Calibri" w:cs="Calibri"/>
          <w:noProof/>
        </w:rPr>
        <w:tab/>
        <w:t>Wikipedia contributors, “Neuroplasticity,” 2014. [Online]. Available: http://en.wikipedia.org/w/index.php?title=Neuroplasticity&amp;oldid=594594354. [Accessed: 21-Feb-2014].</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5]</w:t>
      </w:r>
      <w:r w:rsidRPr="000624A1">
        <w:rPr>
          <w:rFonts w:ascii="Calibri" w:hAnsi="Calibri" w:cs="Calibri"/>
          <w:noProof/>
        </w:rPr>
        <w:tab/>
        <w:t xml:space="preserve">H. Kataoka, H. Kano, H. Yoshida, A. Saijo, M. Yasuda, and M. Osumi, “Development of a skin temperature measuring system for non-contact stress evaluation,” </w:t>
      </w:r>
      <w:r w:rsidRPr="000624A1">
        <w:rPr>
          <w:rFonts w:ascii="Calibri" w:hAnsi="Calibri" w:cs="Calibri"/>
          <w:i/>
          <w:iCs/>
          <w:noProof/>
        </w:rPr>
        <w:t>Proc. 20th Annu. Int. Conf. IEEE Eng. Med. Biol. Soc. Vol.20 Biomed. Eng. Towar. Year 2000 Beyond (Cat. No.98CH36286)</w:t>
      </w:r>
      <w:r w:rsidRPr="000624A1">
        <w:rPr>
          <w:rFonts w:ascii="Calibri" w:hAnsi="Calibri" w:cs="Calibri"/>
          <w:noProof/>
        </w:rPr>
        <w:t>, vol. 2, 1998.</w:t>
      </w:r>
    </w:p>
    <w:p w:rsidR="00DE591C" w:rsidRDefault="000624A1" w:rsidP="000624A1">
      <w:pPr>
        <w:pStyle w:val="NormalWeb"/>
        <w:ind w:left="640" w:hanging="640"/>
      </w:pPr>
      <w:r w:rsidRPr="000624A1">
        <w:rPr>
          <w:rFonts w:ascii="Calibri" w:hAnsi="Calibri" w:cs="Calibri"/>
          <w:noProof/>
        </w:rPr>
        <w:t>[26]</w:t>
      </w:r>
      <w:r w:rsidRPr="000624A1">
        <w:rPr>
          <w:rFonts w:ascii="Calibri" w:hAnsi="Calibri" w:cs="Calibri"/>
          <w:noProof/>
        </w:rPr>
        <w:tab/>
        <w:t xml:space="preserve">G. Dublon, L. S. Pardue, B. Mayton, N. Swartz, N. Joliat, P. Hurst, and J. A. Paradiso, “DoppelLab: Tools for exploring and harnessing multimodal sensor network data,” in </w:t>
      </w:r>
      <w:r w:rsidRPr="000624A1">
        <w:rPr>
          <w:rFonts w:ascii="Calibri" w:hAnsi="Calibri" w:cs="Calibri"/>
          <w:i/>
          <w:iCs/>
          <w:noProof/>
        </w:rPr>
        <w:t>2011 IEEE SENSORS Proceedings</w:t>
      </w:r>
      <w:r w:rsidRPr="000624A1">
        <w:rPr>
          <w:rFonts w:ascii="Calibri" w:hAnsi="Calibri" w:cs="Calibri"/>
          <w:noProof/>
        </w:rPr>
        <w:t xml:space="preserve">, 2011, pp. 1612–1615. </w:t>
      </w:r>
      <w:r w:rsidR="00525CF9">
        <w:fldChar w:fldCharType="end"/>
      </w:r>
      <w:r w:rsidR="00513878">
        <w:br w:type="page"/>
      </w:r>
    </w:p>
    <w:p w:rsidR="007D75E4" w:rsidRPr="007D75E4" w:rsidRDefault="007D75E4" w:rsidP="007D75E4">
      <w:pPr>
        <w:pStyle w:val="Heading1"/>
      </w:pPr>
      <w:bookmarkStart w:id="44" w:name="_Toc380073497"/>
      <w:r>
        <w:lastRenderedPageBreak/>
        <w:t xml:space="preserve">Non-Cited </w:t>
      </w:r>
      <w:r w:rsidRPr="007D75E4">
        <w:t>Bibliography</w:t>
      </w:r>
      <w:bookmarkEnd w:id="44"/>
    </w:p>
    <w:p w:rsidR="00DE591C" w:rsidRDefault="00DE591C" w:rsidP="00DE591C">
      <w:pPr>
        <w:spacing w:before="100" w:beforeAutospacing="1" w:after="100" w:afterAutospacing="1" w:line="240" w:lineRule="auto"/>
        <w:ind w:left="480" w:hanging="480"/>
        <w:jc w:val="left"/>
        <w:rPr>
          <w:rFonts w:ascii="Calibri" w:hAnsi="Calibri" w:cs="Calibri"/>
          <w:noProof/>
          <w:szCs w:val="24"/>
        </w:rPr>
      </w:pPr>
      <w:r w:rsidRPr="00DE591C">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10" w:history="1">
        <w:r w:rsidR="007D75E4" w:rsidRPr="00C42023">
          <w:t>http://www.worldscientific.com/doi/abs/10.1142/S0219635205001002</w:t>
        </w:r>
      </w:hyperlink>
      <w:r w:rsidRPr="00DE591C">
        <w:rPr>
          <w:rFonts w:ascii="Calibri" w:hAnsi="Calibri" w:cs="Calibri"/>
          <w:noProof/>
          <w:szCs w:val="24"/>
        </w:rPr>
        <w:t>.</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pirkovska, Lilly. 2013. “Summary of Tactile User Interfaces Techniques and Systems.” Accessed August 6. http://citeseerx.ist.psu.edu/viewdoc/summary?doi=10.1.1.102.6863.</w:t>
      </w:r>
    </w:p>
    <w:p w:rsidR="007D75E4" w:rsidRPr="00DE591C" w:rsidRDefault="00C42023" w:rsidP="00C42023">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E85211" w:rsidRDefault="00E85211" w:rsidP="00E85211">
      <w:pPr>
        <w:spacing w:before="100" w:beforeAutospacing="1" w:after="100" w:afterAutospacing="1" w:line="240" w:lineRule="auto"/>
        <w:ind w:left="480" w:hanging="480"/>
        <w:jc w:val="left"/>
        <w:rPr>
          <w:rFonts w:ascii="Calibri" w:hAnsi="Calibri" w:cs="Calibri"/>
          <w:noProof/>
          <w:szCs w:val="24"/>
        </w:rPr>
      </w:pPr>
      <w:r w:rsidRPr="00E85211">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5A3E65" w:rsidRDefault="005A3E65" w:rsidP="005A3E65">
      <w:pPr>
        <w:spacing w:before="100" w:beforeAutospacing="1" w:after="100" w:afterAutospacing="1" w:line="240" w:lineRule="auto"/>
        <w:ind w:left="480" w:hanging="480"/>
        <w:jc w:val="left"/>
        <w:rPr>
          <w:rFonts w:ascii="Calibri" w:hAnsi="Calibri" w:cs="Calibri"/>
          <w:noProof/>
          <w:szCs w:val="24"/>
        </w:rPr>
      </w:pPr>
      <w:r w:rsidRPr="005A3E65">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497473" w:rsidRDefault="00497473" w:rsidP="00497473">
      <w:pPr>
        <w:spacing w:before="100" w:beforeAutospacing="1" w:after="100" w:afterAutospacing="1" w:line="240" w:lineRule="auto"/>
        <w:ind w:left="480" w:hanging="480"/>
        <w:jc w:val="left"/>
        <w:rPr>
          <w:rFonts w:ascii="Calibri" w:hAnsi="Calibri" w:cs="Calibri"/>
          <w:noProof/>
          <w:szCs w:val="24"/>
        </w:rPr>
      </w:pPr>
      <w:r w:rsidRPr="00497473">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Default="00254850" w:rsidP="000624A1">
      <w:pPr>
        <w:spacing w:before="100" w:beforeAutospacing="1" w:after="100" w:afterAutospacing="1" w:line="240" w:lineRule="auto"/>
        <w:ind w:left="480" w:hanging="480"/>
        <w:jc w:val="left"/>
      </w:pPr>
      <w:r w:rsidRPr="00254850">
        <w:rPr>
          <w:rFonts w:ascii="Calibri" w:hAnsi="Calibri" w:cs="Calibri"/>
          <w:noProof/>
          <w:szCs w:val="24"/>
        </w:rPr>
        <w:t>Kramer, Gregory, Terri Bonebright, and John H Flowers. 2010. “Sonification Report : Status of the Field and Research Agenda.”</w:t>
      </w:r>
    </w:p>
    <w:p w:rsidR="00DE591C" w:rsidRDefault="00DE591C">
      <w:pPr>
        <w:rPr>
          <w:smallCaps/>
          <w:spacing w:val="5"/>
          <w:sz w:val="32"/>
          <w:szCs w:val="32"/>
        </w:rPr>
      </w:pPr>
      <w:r>
        <w:br w:type="page"/>
      </w:r>
    </w:p>
    <w:p w:rsidR="001448A7" w:rsidRDefault="00513878" w:rsidP="00513878">
      <w:pPr>
        <w:pStyle w:val="Heading1"/>
      </w:pPr>
      <w:bookmarkStart w:id="45" w:name="_Toc380073498"/>
      <w:r>
        <w:lastRenderedPageBreak/>
        <w:t>Bio</w:t>
      </w:r>
      <w:bookmarkEnd w:id="45"/>
    </w:p>
    <w:p w:rsidR="00BF4F0C" w:rsidRDefault="00BF4F0C" w:rsidP="00BF4F0C">
      <w:pPr>
        <w:pStyle w:val="Heading2"/>
      </w:pPr>
      <w:bookmarkStart w:id="46" w:name="_Toc380073499"/>
      <w:r>
        <w:t>Santiago Eloy Alfaro</w:t>
      </w:r>
      <w:bookmarkEnd w:id="46"/>
    </w:p>
    <w:p w:rsidR="00BF4F0C" w:rsidRPr="00BF4F0C" w:rsidRDefault="00474A3F" w:rsidP="00BF4F0C">
      <w:r>
        <w:t>Santiago r</w:t>
      </w:r>
      <w:r w:rsidR="00BF4F0C">
        <w:t>eceived a B. in Industrial Design</w:t>
      </w:r>
      <w:r>
        <w:t xml:space="preserve"> from Universidad Jorge </w:t>
      </w:r>
      <w:proofErr w:type="spellStart"/>
      <w:r>
        <w:t>Tadeo</w:t>
      </w:r>
      <w:proofErr w:type="spellEnd"/>
      <w:r>
        <w:t xml:space="preserve"> Lozano y Bogotá, Colombia (2003), a Master in Industrial Design from the Rhode Island School of Design (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objects with an emphasis on mobile devices and video storytelling. He has also taught courses on fabrication and design.</w:t>
      </w:r>
    </w:p>
    <w:sectPr w:rsidR="00BF4F0C" w:rsidRPr="00BF4F0C" w:rsidSect="00C23F63">
      <w:footerReference w:type="default" r:id="rId11"/>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 w:author="TitoAlfaro" w:date="2014-02-13T21:14:00Z" w:initials="T">
    <w:p w:rsidR="007A226D" w:rsidRDefault="007A226D">
      <w:pPr>
        <w:pStyle w:val="CommentText"/>
      </w:pPr>
      <w:r>
        <w:rPr>
          <w:rStyle w:val="CommentReference"/>
        </w:rPr>
        <w:annotationRef/>
      </w:r>
      <w:r>
        <w:t>Make sure this is tru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D47B2" w:rsidRDefault="001D47B2" w:rsidP="00C23F63">
      <w:pPr>
        <w:spacing w:after="0" w:line="240" w:lineRule="auto"/>
      </w:pPr>
      <w:r>
        <w:separator/>
      </w:r>
    </w:p>
  </w:endnote>
  <w:endnote w:type="continuationSeparator" w:id="0">
    <w:p w:rsidR="001D47B2" w:rsidRDefault="001D47B2"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03363C" w:rsidRDefault="0003363C">
        <w:pPr>
          <w:pStyle w:val="Footer"/>
          <w:jc w:val="center"/>
        </w:pPr>
        <w:r>
          <w:fldChar w:fldCharType="begin"/>
        </w:r>
        <w:r>
          <w:instrText xml:space="preserve"> PAGE   \* MERGEFORMAT </w:instrText>
        </w:r>
        <w:r>
          <w:fldChar w:fldCharType="separate"/>
        </w:r>
        <w:r w:rsidR="00FE3544">
          <w:rPr>
            <w:noProof/>
          </w:rPr>
          <w:t>17</w:t>
        </w:r>
        <w:r>
          <w:rPr>
            <w:noProof/>
          </w:rPr>
          <w:fldChar w:fldCharType="end"/>
        </w:r>
      </w:p>
    </w:sdtContent>
  </w:sdt>
  <w:p w:rsidR="0003363C" w:rsidRDefault="0003363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D47B2" w:rsidRDefault="001D47B2" w:rsidP="00C23F63">
      <w:pPr>
        <w:spacing w:after="0" w:line="240" w:lineRule="auto"/>
      </w:pPr>
      <w:r>
        <w:separator/>
      </w:r>
    </w:p>
  </w:footnote>
  <w:footnote w:type="continuationSeparator" w:id="0">
    <w:p w:rsidR="001D47B2" w:rsidRDefault="001D47B2"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12811"/>
    <w:rsid w:val="00012AF7"/>
    <w:rsid w:val="00014E48"/>
    <w:rsid w:val="00016F7B"/>
    <w:rsid w:val="00017318"/>
    <w:rsid w:val="00027F30"/>
    <w:rsid w:val="00033466"/>
    <w:rsid w:val="0003363C"/>
    <w:rsid w:val="00041CF1"/>
    <w:rsid w:val="000531EF"/>
    <w:rsid w:val="000624A1"/>
    <w:rsid w:val="00076864"/>
    <w:rsid w:val="00081FBE"/>
    <w:rsid w:val="00086F41"/>
    <w:rsid w:val="000A5CE0"/>
    <w:rsid w:val="000B39EE"/>
    <w:rsid w:val="000C329E"/>
    <w:rsid w:val="000C5ADD"/>
    <w:rsid w:val="000D35DE"/>
    <w:rsid w:val="000E245F"/>
    <w:rsid w:val="000E7418"/>
    <w:rsid w:val="000F0DA5"/>
    <w:rsid w:val="0010603E"/>
    <w:rsid w:val="00111E7B"/>
    <w:rsid w:val="001132A3"/>
    <w:rsid w:val="00117AC8"/>
    <w:rsid w:val="00120134"/>
    <w:rsid w:val="00120443"/>
    <w:rsid w:val="00124CCD"/>
    <w:rsid w:val="001346AF"/>
    <w:rsid w:val="001349DB"/>
    <w:rsid w:val="001356D0"/>
    <w:rsid w:val="001448A7"/>
    <w:rsid w:val="00152E09"/>
    <w:rsid w:val="001536F4"/>
    <w:rsid w:val="00155B89"/>
    <w:rsid w:val="00173E3F"/>
    <w:rsid w:val="0017580E"/>
    <w:rsid w:val="00194C46"/>
    <w:rsid w:val="00195B3F"/>
    <w:rsid w:val="001C61AB"/>
    <w:rsid w:val="001C71B5"/>
    <w:rsid w:val="001D47B2"/>
    <w:rsid w:val="001D7A6F"/>
    <w:rsid w:val="001E3193"/>
    <w:rsid w:val="001E7867"/>
    <w:rsid w:val="00201024"/>
    <w:rsid w:val="0021172E"/>
    <w:rsid w:val="00211839"/>
    <w:rsid w:val="00211B18"/>
    <w:rsid w:val="00212FBD"/>
    <w:rsid w:val="00232125"/>
    <w:rsid w:val="0024501D"/>
    <w:rsid w:val="00254850"/>
    <w:rsid w:val="00255CDE"/>
    <w:rsid w:val="00256590"/>
    <w:rsid w:val="00281FB8"/>
    <w:rsid w:val="00284746"/>
    <w:rsid w:val="002B0DB5"/>
    <w:rsid w:val="002B7FB5"/>
    <w:rsid w:val="002C182B"/>
    <w:rsid w:val="002D2859"/>
    <w:rsid w:val="002D39A7"/>
    <w:rsid w:val="002D64C9"/>
    <w:rsid w:val="002F6747"/>
    <w:rsid w:val="00300C8E"/>
    <w:rsid w:val="00301959"/>
    <w:rsid w:val="0031573D"/>
    <w:rsid w:val="00325329"/>
    <w:rsid w:val="00331B5D"/>
    <w:rsid w:val="00334266"/>
    <w:rsid w:val="0033774A"/>
    <w:rsid w:val="00360B5C"/>
    <w:rsid w:val="00366838"/>
    <w:rsid w:val="003700CC"/>
    <w:rsid w:val="00375A7F"/>
    <w:rsid w:val="00376163"/>
    <w:rsid w:val="003771B8"/>
    <w:rsid w:val="00382723"/>
    <w:rsid w:val="00394C6F"/>
    <w:rsid w:val="003962FA"/>
    <w:rsid w:val="003A21B1"/>
    <w:rsid w:val="003A4AFB"/>
    <w:rsid w:val="003A7EF3"/>
    <w:rsid w:val="003C28DD"/>
    <w:rsid w:val="003C65A3"/>
    <w:rsid w:val="003E6E10"/>
    <w:rsid w:val="003E79A1"/>
    <w:rsid w:val="003F0920"/>
    <w:rsid w:val="003F277A"/>
    <w:rsid w:val="003F6082"/>
    <w:rsid w:val="00421785"/>
    <w:rsid w:val="00421799"/>
    <w:rsid w:val="00424FAF"/>
    <w:rsid w:val="00466CDF"/>
    <w:rsid w:val="00471645"/>
    <w:rsid w:val="0047309D"/>
    <w:rsid w:val="00473689"/>
    <w:rsid w:val="0047372E"/>
    <w:rsid w:val="00474A3F"/>
    <w:rsid w:val="00494E5F"/>
    <w:rsid w:val="00497473"/>
    <w:rsid w:val="004A13DA"/>
    <w:rsid w:val="004B75B6"/>
    <w:rsid w:val="004C1688"/>
    <w:rsid w:val="004C200F"/>
    <w:rsid w:val="004F2802"/>
    <w:rsid w:val="004F551D"/>
    <w:rsid w:val="005005D2"/>
    <w:rsid w:val="0050601B"/>
    <w:rsid w:val="00510AF3"/>
    <w:rsid w:val="00513878"/>
    <w:rsid w:val="00522039"/>
    <w:rsid w:val="00525CF9"/>
    <w:rsid w:val="005604F7"/>
    <w:rsid w:val="00564409"/>
    <w:rsid w:val="00565135"/>
    <w:rsid w:val="00566462"/>
    <w:rsid w:val="0056784D"/>
    <w:rsid w:val="00584431"/>
    <w:rsid w:val="00594419"/>
    <w:rsid w:val="005A3E65"/>
    <w:rsid w:val="005E366C"/>
    <w:rsid w:val="005F0C34"/>
    <w:rsid w:val="005F1A3E"/>
    <w:rsid w:val="005F3622"/>
    <w:rsid w:val="00603B17"/>
    <w:rsid w:val="006063AD"/>
    <w:rsid w:val="00625435"/>
    <w:rsid w:val="006344A0"/>
    <w:rsid w:val="006371AC"/>
    <w:rsid w:val="006613CD"/>
    <w:rsid w:val="006676FC"/>
    <w:rsid w:val="00672711"/>
    <w:rsid w:val="00673F93"/>
    <w:rsid w:val="006864B9"/>
    <w:rsid w:val="00695E9D"/>
    <w:rsid w:val="006A21F8"/>
    <w:rsid w:val="006A7890"/>
    <w:rsid w:val="006B2A53"/>
    <w:rsid w:val="006E45DD"/>
    <w:rsid w:val="006F552A"/>
    <w:rsid w:val="0072574B"/>
    <w:rsid w:val="00732882"/>
    <w:rsid w:val="007474CC"/>
    <w:rsid w:val="00753A00"/>
    <w:rsid w:val="0075424F"/>
    <w:rsid w:val="00755575"/>
    <w:rsid w:val="00755BD6"/>
    <w:rsid w:val="0075740A"/>
    <w:rsid w:val="007657A7"/>
    <w:rsid w:val="00772602"/>
    <w:rsid w:val="007737E7"/>
    <w:rsid w:val="0079355A"/>
    <w:rsid w:val="007954F4"/>
    <w:rsid w:val="00797E32"/>
    <w:rsid w:val="007A226D"/>
    <w:rsid w:val="007D4E67"/>
    <w:rsid w:val="007D525F"/>
    <w:rsid w:val="007D75E4"/>
    <w:rsid w:val="007E70C1"/>
    <w:rsid w:val="007F21DE"/>
    <w:rsid w:val="00857C60"/>
    <w:rsid w:val="00892710"/>
    <w:rsid w:val="008954DF"/>
    <w:rsid w:val="008A2A91"/>
    <w:rsid w:val="008C17B4"/>
    <w:rsid w:val="008C6F68"/>
    <w:rsid w:val="008F0BCA"/>
    <w:rsid w:val="00902C82"/>
    <w:rsid w:val="00911CDD"/>
    <w:rsid w:val="00953F93"/>
    <w:rsid w:val="00970376"/>
    <w:rsid w:val="00974267"/>
    <w:rsid w:val="009B3E48"/>
    <w:rsid w:val="009E506C"/>
    <w:rsid w:val="00A16CB3"/>
    <w:rsid w:val="00A32198"/>
    <w:rsid w:val="00A33954"/>
    <w:rsid w:val="00A36D11"/>
    <w:rsid w:val="00A42427"/>
    <w:rsid w:val="00A50C5F"/>
    <w:rsid w:val="00A50F41"/>
    <w:rsid w:val="00A5185F"/>
    <w:rsid w:val="00A6327F"/>
    <w:rsid w:val="00A66288"/>
    <w:rsid w:val="00A931B2"/>
    <w:rsid w:val="00A964B1"/>
    <w:rsid w:val="00AA5519"/>
    <w:rsid w:val="00AB0434"/>
    <w:rsid w:val="00AC4C24"/>
    <w:rsid w:val="00AC664D"/>
    <w:rsid w:val="00AD5175"/>
    <w:rsid w:val="00AD528A"/>
    <w:rsid w:val="00AE0664"/>
    <w:rsid w:val="00AE59A5"/>
    <w:rsid w:val="00AE6064"/>
    <w:rsid w:val="00AE6B2D"/>
    <w:rsid w:val="00B0561A"/>
    <w:rsid w:val="00B06E7C"/>
    <w:rsid w:val="00B07BDC"/>
    <w:rsid w:val="00B153A7"/>
    <w:rsid w:val="00B5045A"/>
    <w:rsid w:val="00B5257D"/>
    <w:rsid w:val="00B56C32"/>
    <w:rsid w:val="00B82B13"/>
    <w:rsid w:val="00B83FE1"/>
    <w:rsid w:val="00B841A4"/>
    <w:rsid w:val="00BB058B"/>
    <w:rsid w:val="00BB6397"/>
    <w:rsid w:val="00BB7A2B"/>
    <w:rsid w:val="00BC1937"/>
    <w:rsid w:val="00BC5043"/>
    <w:rsid w:val="00BE0778"/>
    <w:rsid w:val="00BE42CD"/>
    <w:rsid w:val="00BF2A35"/>
    <w:rsid w:val="00BF2F20"/>
    <w:rsid w:val="00BF4F0C"/>
    <w:rsid w:val="00C06619"/>
    <w:rsid w:val="00C06B67"/>
    <w:rsid w:val="00C23F63"/>
    <w:rsid w:val="00C41BC5"/>
    <w:rsid w:val="00C42023"/>
    <w:rsid w:val="00C431CF"/>
    <w:rsid w:val="00C521F9"/>
    <w:rsid w:val="00C56598"/>
    <w:rsid w:val="00C71192"/>
    <w:rsid w:val="00C82892"/>
    <w:rsid w:val="00CB5D10"/>
    <w:rsid w:val="00CC3419"/>
    <w:rsid w:val="00CD591F"/>
    <w:rsid w:val="00CE5AFF"/>
    <w:rsid w:val="00D03080"/>
    <w:rsid w:val="00D06489"/>
    <w:rsid w:val="00D07BAD"/>
    <w:rsid w:val="00D1636F"/>
    <w:rsid w:val="00D17361"/>
    <w:rsid w:val="00D24E1D"/>
    <w:rsid w:val="00D36D59"/>
    <w:rsid w:val="00D55F73"/>
    <w:rsid w:val="00D67B1E"/>
    <w:rsid w:val="00D8769F"/>
    <w:rsid w:val="00D96583"/>
    <w:rsid w:val="00DA119C"/>
    <w:rsid w:val="00DC2243"/>
    <w:rsid w:val="00DD224D"/>
    <w:rsid w:val="00DD4F50"/>
    <w:rsid w:val="00DE591C"/>
    <w:rsid w:val="00E06596"/>
    <w:rsid w:val="00E350A4"/>
    <w:rsid w:val="00E35C80"/>
    <w:rsid w:val="00E5298D"/>
    <w:rsid w:val="00E72968"/>
    <w:rsid w:val="00E77045"/>
    <w:rsid w:val="00E81C51"/>
    <w:rsid w:val="00E85211"/>
    <w:rsid w:val="00E9328C"/>
    <w:rsid w:val="00E950F1"/>
    <w:rsid w:val="00EA64C1"/>
    <w:rsid w:val="00EB1AC8"/>
    <w:rsid w:val="00EC0352"/>
    <w:rsid w:val="00EC78CA"/>
    <w:rsid w:val="00ED0F2B"/>
    <w:rsid w:val="00ED17A5"/>
    <w:rsid w:val="00EE1E1B"/>
    <w:rsid w:val="00EF7D88"/>
    <w:rsid w:val="00F11979"/>
    <w:rsid w:val="00F37296"/>
    <w:rsid w:val="00F37929"/>
    <w:rsid w:val="00F502B4"/>
    <w:rsid w:val="00F626C1"/>
    <w:rsid w:val="00F650B3"/>
    <w:rsid w:val="00F66964"/>
    <w:rsid w:val="00F67648"/>
    <w:rsid w:val="00F75EEE"/>
    <w:rsid w:val="00F76878"/>
    <w:rsid w:val="00F8249B"/>
    <w:rsid w:val="00F90E6D"/>
    <w:rsid w:val="00F97040"/>
    <w:rsid w:val="00FA11E9"/>
    <w:rsid w:val="00FA42B9"/>
    <w:rsid w:val="00FB0AD5"/>
    <w:rsid w:val="00FC3051"/>
    <w:rsid w:val="00FD4F92"/>
    <w:rsid w:val="00FD5436"/>
    <w:rsid w:val="00FD7102"/>
    <w:rsid w:val="00FE0AD0"/>
    <w:rsid w:val="00FE35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932472944">
                                                  <w:marLeft w:val="0"/>
                                                  <w:marRight w:val="0"/>
                                                  <w:marTop w:val="0"/>
                                                  <w:marBottom w:val="0"/>
                                                  <w:divBdr>
                                                    <w:top w:val="none" w:sz="0" w:space="0" w:color="auto"/>
                                                    <w:left w:val="none" w:sz="0" w:space="0" w:color="auto"/>
                                                    <w:bottom w:val="none" w:sz="0" w:space="0" w:color="auto"/>
                                                    <w:right w:val="none" w:sz="0" w:space="0" w:color="auto"/>
                                                  </w:divBdr>
                                                </w:div>
                                                <w:div w:id="858931518">
                                                  <w:marLeft w:val="0"/>
                                                  <w:marRight w:val="0"/>
                                                  <w:marTop w:val="0"/>
                                                  <w:marBottom w:val="0"/>
                                                  <w:divBdr>
                                                    <w:top w:val="none" w:sz="0" w:space="0" w:color="auto"/>
                                                    <w:left w:val="none" w:sz="0" w:space="0" w:color="auto"/>
                                                    <w:bottom w:val="none" w:sz="0" w:space="0" w:color="auto"/>
                                                    <w:right w:val="none" w:sz="0" w:space="0" w:color="auto"/>
                                                  </w:divBdr>
                                                </w:div>
                                                <w:div w:id="1519160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37668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www.worldscientific.com/doi/abs/10.1142/S0219635205001002" TargetMode="Externa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2</b:RefOrder>
  </b:Source>
</b:Sources>
</file>

<file path=customXml/itemProps1.xml><?xml version="1.0" encoding="utf-8"?>
<ds:datastoreItem xmlns:ds="http://schemas.openxmlformats.org/officeDocument/2006/customXml" ds:itemID="{AEBE5D3D-00D1-463E-A742-F91997455F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39</TotalTime>
  <Pages>22</Pages>
  <Words>11998</Words>
  <Characters>68391</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802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TitoAlfaro</cp:lastModifiedBy>
  <cp:revision>106</cp:revision>
  <cp:lastPrinted>2014-02-13T21:51:00Z</cp:lastPrinted>
  <dcterms:created xsi:type="dcterms:W3CDTF">2013-12-02T17:01:00Z</dcterms:created>
  <dcterms:modified xsi:type="dcterms:W3CDTF">2014-02-14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